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012260" w14:textId="77777777" w:rsidR="00A44691" w:rsidRDefault="00A44691" w:rsidP="00E55338">
      <w:pPr>
        <w:jc w:val="center"/>
        <w:rPr>
          <w:rFonts w:ascii="Calibri" w:hAnsi="Calibri" w:cs="Calibri"/>
          <w:b/>
          <w:bCs/>
          <w:sz w:val="22"/>
          <w:szCs w:val="22"/>
        </w:rPr>
      </w:pPr>
    </w:p>
    <w:p w14:paraId="117DBC9B" w14:textId="2C19AA59" w:rsidR="00662D27" w:rsidRPr="002D2692" w:rsidRDefault="00662D27" w:rsidP="00662D27">
      <w:pPr>
        <w:jc w:val="center"/>
        <w:rPr>
          <w:b/>
          <w:bCs/>
        </w:rPr>
      </w:pPr>
      <w:r w:rsidRPr="002D2692">
        <w:rPr>
          <w:b/>
          <w:bCs/>
        </w:rPr>
        <w:t>Supplementa</w:t>
      </w:r>
      <w:r w:rsidR="0007402D" w:rsidRPr="002D2692">
        <w:rPr>
          <w:b/>
          <w:bCs/>
        </w:rPr>
        <w:t>ry</w:t>
      </w:r>
      <w:r w:rsidRPr="002D2692">
        <w:rPr>
          <w:b/>
          <w:bCs/>
        </w:rPr>
        <w:t xml:space="preserve"> material</w:t>
      </w:r>
      <w:r w:rsidR="00616F95" w:rsidRPr="002D2692">
        <w:rPr>
          <w:b/>
          <w:bCs/>
        </w:rPr>
        <w:t>s</w:t>
      </w:r>
    </w:p>
    <w:p w14:paraId="1FB94ADF" w14:textId="77777777" w:rsidR="00662D27" w:rsidRPr="002D2692" w:rsidRDefault="00662D27" w:rsidP="00662D27"/>
    <w:p w14:paraId="227A0835" w14:textId="519A7600" w:rsidR="00662D27" w:rsidRPr="002D2692" w:rsidRDefault="00662D27" w:rsidP="00662D27">
      <w:pPr>
        <w:rPr>
          <w:i/>
          <w:iCs/>
        </w:rPr>
      </w:pPr>
      <w:r w:rsidRPr="002D2692">
        <w:rPr>
          <w:i/>
          <w:iCs/>
        </w:rPr>
        <w:t xml:space="preserve">S1. German items of </w:t>
      </w:r>
      <w:r w:rsidR="005A67DF" w:rsidRPr="002D2692">
        <w:rPr>
          <w:i/>
          <w:iCs/>
        </w:rPr>
        <w:t>coronavirus</w:t>
      </w:r>
      <w:r w:rsidR="00B764C3" w:rsidRPr="002D2692">
        <w:rPr>
          <w:i/>
          <w:iCs/>
        </w:rPr>
        <w:t>-</w:t>
      </w:r>
      <w:r w:rsidRPr="002D2692">
        <w:rPr>
          <w:i/>
          <w:iCs/>
        </w:rPr>
        <w:t>related conspiracy belief inventory</w:t>
      </w:r>
    </w:p>
    <w:p w14:paraId="3E999FC3" w14:textId="77777777" w:rsidR="00662D27" w:rsidRPr="002D2692" w:rsidRDefault="00662D27" w:rsidP="00662D27">
      <w:pPr>
        <w:rPr>
          <w:rFonts w:ascii="Calibri" w:hAnsi="Calibri" w:cs="Calibri"/>
          <w:sz w:val="22"/>
          <w:szCs w:val="22"/>
        </w:rPr>
      </w:pPr>
    </w:p>
    <w:tbl>
      <w:tblPr>
        <w:tblStyle w:val="TableGrid"/>
        <w:tblW w:w="9781" w:type="dxa"/>
        <w:tblLook w:val="04A0" w:firstRow="1" w:lastRow="0" w:firstColumn="1" w:lastColumn="0" w:noHBand="0" w:noVBand="1"/>
      </w:tblPr>
      <w:tblGrid>
        <w:gridCol w:w="3686"/>
        <w:gridCol w:w="6095"/>
      </w:tblGrid>
      <w:tr w:rsidR="00662D27" w:rsidRPr="002D2692" w14:paraId="0CF7A6C2" w14:textId="77777777" w:rsidTr="00722CD0">
        <w:trPr>
          <w:trHeight w:val="365"/>
        </w:trPr>
        <w:tc>
          <w:tcPr>
            <w:tcW w:w="368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692D2C2" w14:textId="77777777" w:rsidR="00662D27" w:rsidRPr="002D2692" w:rsidRDefault="00662D27" w:rsidP="00722CD0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Category</w:t>
            </w:r>
          </w:p>
        </w:tc>
        <w:tc>
          <w:tcPr>
            <w:tcW w:w="609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9AC2AED" w14:textId="77777777" w:rsidR="00662D27" w:rsidRPr="002D2692" w:rsidRDefault="00662D27" w:rsidP="00722CD0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Item wording</w:t>
            </w:r>
          </w:p>
        </w:tc>
      </w:tr>
      <w:tr w:rsidR="00662D27" w:rsidRPr="002D2692" w14:paraId="4AE75DBD" w14:textId="77777777" w:rsidTr="00722CD0">
        <w:trPr>
          <w:trHeight w:val="325"/>
        </w:trPr>
        <w:tc>
          <w:tcPr>
            <w:tcW w:w="3686" w:type="dxa"/>
            <w:tcBorders>
              <w:left w:val="nil"/>
              <w:bottom w:val="single" w:sz="4" w:space="0" w:color="auto"/>
              <w:right w:val="nil"/>
            </w:tcBorders>
          </w:tcPr>
          <w:p w14:paraId="13C52018" w14:textId="77777777" w:rsidR="00662D27" w:rsidRPr="002D2692" w:rsidRDefault="00662D27" w:rsidP="00722CD0">
            <w:pPr>
              <w:rPr>
                <w:rFonts w:ascii="Calibri" w:hAnsi="Calibri" w:cs="Calibri"/>
                <w:sz w:val="22"/>
                <w:szCs w:val="22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kepsis</w:t>
            </w:r>
          </w:p>
        </w:tc>
        <w:tc>
          <w:tcPr>
            <w:tcW w:w="6095" w:type="dxa"/>
            <w:tcBorders>
              <w:left w:val="nil"/>
              <w:bottom w:val="single" w:sz="4" w:space="0" w:color="auto"/>
              <w:right w:val="nil"/>
            </w:tcBorders>
          </w:tcPr>
          <w:p w14:paraId="0C6CF45D" w14:textId="77777777" w:rsidR="00662D27" w:rsidRPr="002D2692" w:rsidRDefault="00662D27" w:rsidP="00722CD0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</w:tr>
      <w:tr w:rsidR="00662D27" w:rsidRPr="002D2692" w14:paraId="3A04F4BD" w14:textId="77777777" w:rsidTr="00722CD0">
        <w:trPr>
          <w:trHeight w:val="290"/>
        </w:trPr>
        <w:tc>
          <w:tcPr>
            <w:tcW w:w="3686" w:type="dxa"/>
            <w:tcBorders>
              <w:left w:val="nil"/>
              <w:bottom w:val="nil"/>
              <w:right w:val="nil"/>
            </w:tcBorders>
          </w:tcPr>
          <w:p w14:paraId="29040037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6095" w:type="dxa"/>
            <w:tcBorders>
              <w:left w:val="nil"/>
              <w:bottom w:val="nil"/>
              <w:right w:val="nil"/>
            </w:tcBorders>
          </w:tcPr>
          <w:p w14:paraId="19890EAE" w14:textId="77777777" w:rsidR="00662D27" w:rsidRPr="002D2692" w:rsidRDefault="00662D27" w:rsidP="00722CD0">
            <w:pPr>
              <w:rPr>
                <w:rFonts w:ascii="Calibri" w:hAnsi="Calibri" w:cs="Calibri"/>
                <w:b/>
                <w:bCs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ie Regierung führt die Öffentlichkeit über die Ursache des Virus in die Irre.</w:t>
            </w:r>
          </w:p>
        </w:tc>
      </w:tr>
      <w:tr w:rsidR="00662D27" w:rsidRPr="002D2692" w14:paraId="0C6F9C47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B2DD418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82E89F7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Ich bin skeptisch gegenüber der offiziellen Erklärung über die Ursache des Virus.</w:t>
            </w:r>
          </w:p>
        </w:tc>
      </w:tr>
      <w:tr w:rsidR="00662D27" w:rsidRPr="002D2692" w14:paraId="0CA9276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0CB1793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7A543CB0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Ich vertraue den Informationen über das Virus von wissenschaftlichen Experten nicht.</w:t>
            </w:r>
          </w:p>
        </w:tc>
      </w:tr>
      <w:tr w:rsidR="00662D27" w:rsidRPr="002D2692" w14:paraId="01DB7B88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05A1AE6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Verschwörungstheorien zur Ursache des Virus</w:t>
            </w: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BC6BA07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</w:p>
        </w:tc>
      </w:tr>
      <w:tr w:rsidR="00662D27" w:rsidRPr="002D2692" w14:paraId="30CE6509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C1ED3D7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5B1CB3B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 xml:space="preserve">Das Virus ist ein Schwindel. </w:t>
            </w:r>
          </w:p>
        </w:tc>
      </w:tr>
      <w:tr w:rsidR="00662D27" w:rsidRPr="002D2692" w14:paraId="74E71EA0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7906D27F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15C6563D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</w:rPr>
              <w:t>Das Virus ist menschengemacht.</w:t>
            </w:r>
          </w:p>
        </w:tc>
      </w:tr>
      <w:tr w:rsidR="00662D27" w:rsidRPr="002D2692" w14:paraId="2CBC57D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18ED05E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3EDC83E2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er Virus wird von mächtigen Organisationen (z.B. Regierung, Militär) produziert.</w:t>
            </w:r>
          </w:p>
        </w:tc>
      </w:tr>
      <w:tr w:rsidR="00662D27" w:rsidRPr="002D2692" w14:paraId="38A35670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08355D5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eastAsiaTheme="minorHAnsi" w:hAnsi="Calibri" w:cs="Calibri"/>
                <w:i/>
                <w:iCs/>
                <w:color w:val="000000" w:themeColor="text1"/>
                <w:sz w:val="20"/>
                <w:lang w:val="de-CH" w:eastAsia="en-US"/>
              </w:rPr>
              <w:t>Die Verbreitung des Virus ist ein bewusster Versuch...</w:t>
            </w: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980AE16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</w:p>
        </w:tc>
      </w:tr>
      <w:tr w:rsidR="00662D27" w:rsidRPr="002D2692" w14:paraId="5034E03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D37D55C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12011FFD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um die Größe der Weltbevölkerung zu verringern.</w:t>
            </w:r>
          </w:p>
        </w:tc>
      </w:tr>
      <w:tr w:rsidR="00662D27" w:rsidRPr="002D2692" w14:paraId="45835521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178B47E6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551FDD2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von Regierungen, politische Kontrolle zu erlangen.</w:t>
            </w:r>
          </w:p>
        </w:tc>
      </w:tr>
      <w:tr w:rsidR="00662D27" w:rsidRPr="002D2692" w14:paraId="7892E19A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A65A5C8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0895DED9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von einer Gruppe mächtiger Leute, Geld zu verdienen.</w:t>
            </w:r>
          </w:p>
        </w:tc>
      </w:tr>
      <w:tr w:rsidR="00662D27" w:rsidRPr="002D2692" w14:paraId="6EF9D3CE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5E5C8AF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4B509F3D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einer Gruppe mächtiger Personen, um Kontrolle zu erlangen.</w:t>
            </w:r>
          </w:p>
        </w:tc>
      </w:tr>
      <w:tr w:rsidR="00662D27" w:rsidRPr="002D2692" w14:paraId="6EAB835D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013F6E37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7973E881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einer Nation, um eine andere Nation zu destabilisieren.</w:t>
            </w:r>
          </w:p>
        </w:tc>
      </w:tr>
      <w:tr w:rsidR="00662D27" w:rsidRPr="002D2692" w14:paraId="3E5EB26B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44DB7EBF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339A37E2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Globaler Unternehmen, um die Kontrolle zu übernehmen.</w:t>
            </w:r>
          </w:p>
        </w:tc>
      </w:tr>
      <w:tr w:rsidR="00662D27" w:rsidRPr="002D2692" w14:paraId="3B5FD0E3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1EF7A21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B2D13DC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Von Aktivisten, um den Klimawandel zu stoppen.</w:t>
            </w:r>
          </w:p>
        </w:tc>
      </w:tr>
      <w:tr w:rsidR="00662D27" w:rsidRPr="002D2692" w14:paraId="48607A97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5DD78F1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Verschwörungstheorien zu Gründen für den Lockdown:</w:t>
            </w: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7C75A5A4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</w:p>
        </w:tc>
      </w:tr>
      <w:tr w:rsidR="00662D27" w:rsidRPr="002D2692" w14:paraId="265FE1D3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84BCFFE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i/>
                <w:iCs/>
                <w:color w:val="000000" w:themeColor="text1"/>
                <w:sz w:val="20"/>
                <w:lang w:val="de-CH"/>
              </w:rPr>
              <w:t>Der tatsächliche Grund für den Lockdown liegt darin,…</w:t>
            </w: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4F7714A5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</w:p>
        </w:tc>
      </w:tr>
      <w:tr w:rsidR="00662D27" w:rsidRPr="002D2692" w14:paraId="6A6AADAD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47671400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8770E41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</w:rPr>
              <w:t>… Einwanderung zu stoppen.</w:t>
            </w:r>
          </w:p>
        </w:tc>
      </w:tr>
      <w:tr w:rsidR="00662D27" w:rsidRPr="002D2692" w14:paraId="32462F7A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1995AC6D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1E049EA0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jeden Aspekt unseres Lebens zu kontrollieren.</w:t>
            </w:r>
          </w:p>
        </w:tc>
      </w:tr>
      <w:tr w:rsidR="00662D27" w:rsidRPr="002D2692" w14:paraId="3BAE790A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49981C82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B8A821D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</w:rPr>
              <w:t>… eine Massenüberwachung durchzusetzen.</w:t>
            </w:r>
          </w:p>
        </w:tc>
      </w:tr>
      <w:tr w:rsidR="00662D27" w:rsidRPr="002D2692" w14:paraId="45C14BBE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2F663AB1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7FE66BC4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die Nation für politischen Nutzen zu destabilisieren.</w:t>
            </w:r>
          </w:p>
        </w:tc>
      </w:tr>
      <w:tr w:rsidR="00662D27" w:rsidRPr="002D2692" w14:paraId="34C2E19E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23839683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0A31D4F1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… die Wirtschaft für finanziellen Gewinn zu destabilisieren.</w:t>
            </w:r>
          </w:p>
        </w:tc>
      </w:tr>
      <w:tr w:rsidR="00662D27" w:rsidRPr="002D2692" w14:paraId="27427ECE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356297D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zifische</w:t>
            </w:r>
            <w:r w:rsidRPr="002D2692">
              <w:rPr>
                <w:rFonts w:ascii="Calibri" w:hAnsi="Calibri" w:cs="Calibri"/>
                <w:color w:val="000000" w:themeColor="text1"/>
                <w:sz w:val="20"/>
              </w:rPr>
              <w:t xml:space="preserve"> 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Verschwörungsüberzeugungen</w:t>
            </w: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0B827801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662D27" w:rsidRPr="002D2692" w14:paraId="26309FE1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D076068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F0A38C4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ist eine Biowaffe, die von China entwickelt wurde, um den Westen zu vernichten.</w:t>
            </w:r>
          </w:p>
        </w:tc>
      </w:tr>
      <w:tr w:rsidR="00662D27" w:rsidRPr="002D2692" w14:paraId="2387B0F7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2724B10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5B673DC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Virus ist eine von den Vereinigten Staaten (USA) hergestellte biologische Waffe.</w:t>
            </w:r>
          </w:p>
        </w:tc>
      </w:tr>
      <w:tr w:rsidR="00662D27" w:rsidRPr="002D2692" w14:paraId="2D2DC0E7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279CB8BE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42680FAA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iCs/>
                <w:color w:val="000000" w:themeColor="text1"/>
                <w:sz w:val="20"/>
                <w:lang w:val="de-CH"/>
              </w:rPr>
              <w:t>Das Virus ist eine Panikmache, um den Brexit zu verhindern.</w:t>
            </w:r>
          </w:p>
        </w:tc>
      </w:tr>
      <w:tr w:rsidR="00662D27" w:rsidRPr="002D2692" w14:paraId="5CACD52D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4F4E3715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06A40051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iCs/>
                <w:color w:val="000000" w:themeColor="text1"/>
                <w:sz w:val="20"/>
                <w:lang w:val="de-CH"/>
              </w:rPr>
              <w:t>Das Coronavirus wird von der Elite benutzt, um den Brexit zu stoppen.</w:t>
            </w:r>
          </w:p>
        </w:tc>
      </w:tr>
      <w:tr w:rsidR="00662D27" w:rsidRPr="002D2692" w14:paraId="55FBB199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D7B1090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5374FC3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ie UNO und die WHO haben das Virus hergestellt, um die globale Kontrolle zu übernehmen.</w:t>
            </w:r>
          </w:p>
        </w:tc>
      </w:tr>
      <w:tr w:rsidR="00662D27" w:rsidRPr="002D2692" w14:paraId="590E11A8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3D9188B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A8F5DCC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Juden haben das Virus erschaffen, um die Wirtschaft für finanziellen Gewinn zum Kollaps zu bringen.</w:t>
            </w:r>
          </w:p>
        </w:tc>
      </w:tr>
      <w:tr w:rsidR="00662D27" w:rsidRPr="002D2692" w14:paraId="23B38CD8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0BC83CDD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1BD3B42B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Muslime verbreiten das Virus als einen Angriff auf westliche Werte.</w:t>
            </w:r>
          </w:p>
        </w:tc>
      </w:tr>
      <w:tr w:rsidR="00662D27" w:rsidRPr="002D2692" w14:paraId="1C4D1B3B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A2F0F4A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3A6A5509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ie Elite hat das Virus geschaffen, um eine Eine-Welt-Regierung zu etablieren.</w:t>
            </w:r>
          </w:p>
        </w:tc>
      </w:tr>
      <w:tr w:rsidR="00662D27" w:rsidRPr="002D2692" w14:paraId="37CA4369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51A5B8F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F374E78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Bill Gates hat das Virus geschaffen, um die Weltbevölkerung zu reduzieren.</w:t>
            </w:r>
          </w:p>
        </w:tc>
      </w:tr>
      <w:tr w:rsidR="00662D27" w:rsidRPr="002D2692" w14:paraId="6D36778B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588E9AF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079D6E9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Big Pharma schuf das Coronavirus, um von den Impfstoffen zu profitieren.</w:t>
            </w:r>
          </w:p>
        </w:tc>
      </w:tr>
      <w:tr w:rsidR="00662D27" w:rsidRPr="002D2692" w14:paraId="08DCEA6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D94F399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36522833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wird von der Regierung eingesetzt, um einen Polizeistaat einzuführen.</w:t>
            </w:r>
          </w:p>
        </w:tc>
      </w:tr>
      <w:tr w:rsidR="00662D27" w:rsidRPr="002D2692" w14:paraId="08C0EFCF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1E19E610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29BA976" w14:textId="77777777" w:rsidR="00662D27" w:rsidRPr="002D2692" w:rsidRDefault="00662D27" w:rsidP="00722CD0">
            <w:pPr>
              <w:rPr>
                <w:rFonts w:ascii="Calibri" w:hAnsi="Calibri" w:cs="Calibri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wird durch 5G verursacht und ist eine Form der Strahlenvergiftung, die durch Radiowellen übertragen wird.</w:t>
            </w:r>
          </w:p>
        </w:tc>
      </w:tr>
      <w:tr w:rsidR="00662D27" w:rsidRPr="002D2692" w14:paraId="002F0DE4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CBC86CD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178C65EE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ist eine außerirdische Waffe zur Vernichtung der Menschheit.</w:t>
            </w:r>
          </w:p>
        </w:tc>
      </w:tr>
      <w:tr w:rsidR="00662D27" w:rsidRPr="002D2692" w14:paraId="7C67B1D5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2834A0AC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0604ACD9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Virus ist ein Deckmantel für eine globale Verschwörung, welche die reale Welt mit einer Simulation ausgetauscht hat.</w:t>
            </w:r>
          </w:p>
        </w:tc>
      </w:tr>
      <w:tr w:rsidR="00662D27" w:rsidRPr="002D2692" w14:paraId="2D5B0253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11E30A4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E3CCB95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er Virus ist eine Fassade, um dahinter Maßnahmen zur Zerstörung unserer Privatsphäre umzusetzen.</w:t>
            </w:r>
          </w:p>
        </w:tc>
      </w:tr>
      <w:tr w:rsidR="00662D27" w:rsidRPr="002D2692" w14:paraId="5E72E63B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1774F2E9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7C97966E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iCs/>
                <w:color w:val="000000" w:themeColor="text1"/>
                <w:sz w:val="20"/>
                <w:lang w:val="de-CH"/>
              </w:rPr>
              <w:t>Unternehmen werden absichtlich in den Konkurs geführt, um die Auswirkungen des Brexits zu verbergen.</w:t>
            </w:r>
          </w:p>
        </w:tc>
      </w:tr>
      <w:tr w:rsidR="00662D27" w:rsidRPr="002D2692" w14:paraId="2B760260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78F75167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42FAD2CE" w14:textId="77777777" w:rsidR="00662D27" w:rsidRPr="002D2692" w:rsidRDefault="00662D27" w:rsidP="00722CD0">
            <w:pPr>
              <w:rPr>
                <w:rFonts w:ascii="Calibri" w:hAnsi="Calibri" w:cs="Calibri"/>
                <w:iCs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er Lockdown ist eine Möglichkeit, eine Gesellschaft als Ganzes in Angst zu versetzen, zu isolieren und zu demoralisieren, um die Gesellschaft so umzugestalten, dass sie bestimmten Interessen entspricht.</w:t>
            </w:r>
          </w:p>
        </w:tc>
      </w:tr>
      <w:tr w:rsidR="00662D27" w:rsidRPr="002D2692" w14:paraId="24F8302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945F909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3C6FB825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ist ein Komplott von Globalisten zur Zerstörung der Religion durch das Verbot von Versammlungen.</w:t>
            </w:r>
          </w:p>
        </w:tc>
      </w:tr>
      <w:tr w:rsidR="00662D27" w:rsidRPr="002D2692" w14:paraId="2013DA86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05CBB75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0906F8A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ie Absicht hinter dem Lockdown ist es, die Menschen dazu zu zwingen, sich auf große Konzerne zu verlassen, statt auf ihre lokalen Unternehmen.</w:t>
            </w:r>
          </w:p>
        </w:tc>
      </w:tr>
      <w:tr w:rsidR="00662D27" w:rsidRPr="002D2692" w14:paraId="0D142940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4B314E8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535D408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er Lockdown ist ein Komplott von Umweltaktivisten, um den Rest von uns zu kontrollieren.</w:t>
            </w:r>
          </w:p>
        </w:tc>
      </w:tr>
      <w:tr w:rsidR="00662D27" w:rsidRPr="002D2692" w14:paraId="3C8E39A3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597F36C5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0064F817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er Coronavirus-Impfstoff wird Mikrochips zur Kontrolle der Menschen enthalten.</w:t>
            </w:r>
          </w:p>
        </w:tc>
      </w:tr>
      <w:tr w:rsidR="00662D27" w:rsidRPr="002D2692" w14:paraId="61483493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3745ED4C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10AD3EA0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wurde erschaffen, um alle zu zwingen, sich impfen zu lassen.</w:t>
            </w:r>
          </w:p>
        </w:tc>
      </w:tr>
      <w:tr w:rsidR="00662D27" w:rsidRPr="002D2692" w14:paraId="0FB4A03F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2A15CAF0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117235E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er Impfstoff wird verwendet, um eine Massensterilisation durchzuführen.</w:t>
            </w:r>
          </w:p>
        </w:tc>
      </w:tr>
      <w:tr w:rsidR="00662D27" w:rsidRPr="002D2692" w14:paraId="1CDCF44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1F745539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4CF6385C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ist ein Köder, um die ganze Welt durch Angst dazu zu bringen, einen Impfstoff zu akzeptieren, der das "echte" tödliche Virus einschleppt.</w:t>
            </w:r>
          </w:p>
        </w:tc>
      </w:tr>
      <w:tr w:rsidR="00662D27" w:rsidRPr="002D2692" w14:paraId="144A590E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394B70A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B3ED3A5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ie WHO hat bereits einen Impfstoff und hält ihn zurück.</w:t>
            </w:r>
          </w:p>
        </w:tc>
      </w:tr>
      <w:tr w:rsidR="00662D27" w:rsidRPr="002D2692" w14:paraId="40D3336D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03472816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5BD977BB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Antikörpertests sind ein Komplott, um unsere DNA zu ernten.</w:t>
            </w:r>
          </w:p>
        </w:tc>
      </w:tr>
      <w:tr w:rsidR="00662D27" w:rsidRPr="002D2692" w14:paraId="5BED809C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0168BC0F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A034EA9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Berühmtheiten werden dafür bezahlt, dass sie sagen, sie hätten das Coronavirus.</w:t>
            </w:r>
          </w:p>
        </w:tc>
      </w:tr>
      <w:tr w:rsidR="00662D27" w:rsidRPr="002D2692" w14:paraId="5696A2D4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416BD67F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6110A4FF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Politiker (z.B. Boris Johnson) haben vorgetäuscht, das Coronavirus gehabt zu haben.</w:t>
            </w:r>
          </w:p>
        </w:tc>
      </w:tr>
      <w:tr w:rsidR="00662D27" w:rsidRPr="002D2692" w14:paraId="379CDD99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6BF170D6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882A912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ie Mainstream-Medien füttern uns absichtlich mit Fehlinformationen über das Virus und den Lockdown.</w:t>
            </w:r>
          </w:p>
        </w:tc>
      </w:tr>
      <w:tr w:rsidR="00662D27" w:rsidRPr="002D2692" w14:paraId="211204F7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17EE0A0E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2047BE7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lang w:val="de-CH"/>
              </w:rPr>
              <w:t>Das Coronavirus kann nicht von Mensch zu Mensch übertragen werden, man kann es nur bekommen, wenn man absichtlich von jemandem damit infiziert wird (z.B. durch Injektion oder Vergiftung).</w:t>
            </w:r>
          </w:p>
        </w:tc>
      </w:tr>
      <w:tr w:rsidR="00662D27" w:rsidRPr="002D2692" w14:paraId="644441F1" w14:textId="77777777" w:rsidTr="00722CD0">
        <w:trPr>
          <w:trHeight w:val="290"/>
        </w:trPr>
        <w:tc>
          <w:tcPr>
            <w:tcW w:w="3686" w:type="dxa"/>
            <w:tcBorders>
              <w:left w:val="nil"/>
              <w:right w:val="nil"/>
            </w:tcBorders>
          </w:tcPr>
          <w:p w14:paraId="4B554C79" w14:textId="77777777" w:rsidR="00662D27" w:rsidRPr="002D2692" w:rsidRDefault="00662D27" w:rsidP="00722CD0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</w:p>
        </w:tc>
        <w:tc>
          <w:tcPr>
            <w:tcW w:w="6095" w:type="dxa"/>
            <w:tcBorders>
              <w:left w:val="nil"/>
              <w:right w:val="nil"/>
            </w:tcBorders>
          </w:tcPr>
          <w:p w14:paraId="2263A882" w14:textId="77777777" w:rsidR="00662D27" w:rsidRPr="002D2692" w:rsidRDefault="00662D27" w:rsidP="00722CD0">
            <w:pPr>
              <w:rPr>
                <w:rFonts w:ascii="Calibri" w:hAnsi="Calibri" w:cs="Calibri"/>
                <w:color w:val="000000" w:themeColor="text1"/>
                <w:sz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Bill Gates plant, COVID-19 Testungen und künftige Impfungen gegen das Coronavirus zu nutzen, um Menschen einen Mikrochip zu implantieren.</w:t>
            </w:r>
          </w:p>
        </w:tc>
      </w:tr>
    </w:tbl>
    <w:p w14:paraId="29A295AA" w14:textId="3A178008" w:rsidR="00662D27" w:rsidRPr="002D2692" w:rsidRDefault="00662D27" w:rsidP="00662D27">
      <w:pPr>
        <w:rPr>
          <w:rFonts w:ascii="Calibri" w:hAnsi="Calibri" w:cs="Calibri"/>
          <w:sz w:val="22"/>
          <w:szCs w:val="22"/>
        </w:rPr>
        <w:sectPr w:rsidR="00662D27" w:rsidRPr="002D2692" w:rsidSect="003100E9">
          <w:headerReference w:type="default" r:id="rId8"/>
          <w:headerReference w:type="first" r:id="rId9"/>
          <w:footerReference w:type="first" r:id="rId10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  <w:r w:rsidRPr="002D2692">
        <w:rPr>
          <w:i/>
          <w:iCs/>
          <w:sz w:val="16"/>
          <w:szCs w:val="16"/>
        </w:rPr>
        <w:t xml:space="preserve">Note. </w:t>
      </w:r>
      <w:r w:rsidRPr="002D2692">
        <w:rPr>
          <w:sz w:val="16"/>
          <w:szCs w:val="16"/>
        </w:rPr>
        <w:t>The original items in English can also be found in</w:t>
      </w:r>
      <w:r w:rsidR="00987712" w:rsidRPr="002D2692">
        <w:rPr>
          <w:sz w:val="16"/>
          <w:szCs w:val="16"/>
        </w:rPr>
        <w:t xml:space="preserve"> </w:t>
      </w:r>
      <w:r w:rsidR="00987712" w:rsidRPr="002D2692">
        <w:rPr>
          <w:sz w:val="16"/>
          <w:szCs w:val="16"/>
        </w:rPr>
        <w:fldChar w:fldCharType="begin" w:fldLock="1"/>
      </w:r>
      <w:r w:rsidR="005A67DF" w:rsidRPr="002D2692">
        <w:rPr>
          <w:sz w:val="16"/>
          <w:szCs w:val="16"/>
        </w:rPr>
        <w:instrText>ADDIN CSL_CITATION {"citationItems":[{"id":"ITEM-1","itemData":{"DOI":"10.1017/S0033291720001890","ISSN":"1469-8978 (Electronic)","PMID":"32436485","author":[{"dropping-particle":"","family":"Freeman","given":"Daniel","non-dropping-particle":"","parse-names":false,"suffix":""},{"dropping-particle":"","family":"Waite","given":"Felicity","non-dropping-particle":"","parse-names":false,"suffix":""},{"dropping-particle":"","family":"Rosebrock","given":"Laina","non-dropping-particle":"","parse-names":false,"suffix":""},{"dropping-particle":"","family":"Petit","given":"Ariane","non-dropping-particle":"","parse-names":false,"suffix":""},{"dropping-particle":"","family":"Causier","given":"Chiara","non-dropping-particle":"","parse-names":false,"suffix":""},{"dropping-particle":"","family":"East","given":"Anna","non-dropping-particle":"","parse-names":false,"suffix":""},{"dropping-particle":"","family":"Jenner","given":"Lucy","non-dropping-particle":"","parse-names":false,"suffix":""},{"dropping-particle":"","family":"Teale","given":"Ashley-Louise","non-dropping-particle":"","parse-names":false,"suffix":""},{"dropping-particle":"","family":"Carr","given":"Lydia","non-dropping-particle":"","parse-names":false,"suffix":""},{"dropping-particle":"","family":"Mulhall","given":"Sophie","non-dropping-particle":"","parse-names":false,"suffix":""},{"dropping-particle":"","family":"Bold","given":"Emily","non-dropping-particle":"","parse-names":false,"suffix":""},{"dropping-particle":"","family":"Lambe","given":"Sinéad","non-dropping-particle":"","parse-names":false,"suffix":""}],"container-title":"Psychological medicine","id":"ITEM-1","issue":"MAY","issued":{"date-parts":[["2020"]]},"page":"1-30","title":"Coronavirus Conspiracy Beliefs, Mistrust, and Compliance with Government Guidelines  in England.","type":"article-journal"},"uris":["http://www.mendeley.com/documents/?uuid=c316316b-1788-40ec-b723-4da9c6ad32b8"]}],"mendeley":{"formattedCitation":"(Freeman, Waite, et al., 2020)","manualFormatting":"Freeman, Waite, et al. (2020)","plainTextFormattedCitation":"(Freeman, Waite, et al., 2020)","previouslyFormattedCitation":"(Freeman, Waite, et al., 2020)"},"properties":{"noteIndex":0},"schema":"https://github.com/citation-style-language/schema/raw/master/csl-citation.json"}</w:instrText>
      </w:r>
      <w:r w:rsidR="00987712" w:rsidRPr="002D2692">
        <w:rPr>
          <w:sz w:val="16"/>
          <w:szCs w:val="16"/>
        </w:rPr>
        <w:fldChar w:fldCharType="separate"/>
      </w:r>
      <w:r w:rsidR="00987712" w:rsidRPr="002D2692">
        <w:rPr>
          <w:noProof/>
          <w:sz w:val="16"/>
          <w:szCs w:val="16"/>
        </w:rPr>
        <w:t>Freeman, Waite, et al. (2020)</w:t>
      </w:r>
      <w:r w:rsidR="00987712" w:rsidRPr="002D2692">
        <w:rPr>
          <w:sz w:val="16"/>
          <w:szCs w:val="16"/>
        </w:rPr>
        <w:fldChar w:fldCharType="end"/>
      </w:r>
      <w:r w:rsidR="00987712" w:rsidRPr="002D2692">
        <w:rPr>
          <w:sz w:val="16"/>
          <w:szCs w:val="16"/>
        </w:rPr>
        <w:t>.</w:t>
      </w:r>
      <w:r w:rsidRPr="002D2692">
        <w:rPr>
          <w:sz w:val="16"/>
          <w:szCs w:val="16"/>
        </w:rPr>
        <w:t xml:space="preserve"> </w:t>
      </w:r>
    </w:p>
    <w:p w14:paraId="5D546FCD" w14:textId="77777777" w:rsidR="00B73EB7" w:rsidRPr="002D2692" w:rsidRDefault="00B73EB7" w:rsidP="00B73EB7">
      <w:pPr>
        <w:rPr>
          <w:i/>
          <w:iCs/>
        </w:rPr>
      </w:pPr>
      <w:r w:rsidRPr="002D2692">
        <w:rPr>
          <w:i/>
          <w:iCs/>
        </w:rPr>
        <w:lastRenderedPageBreak/>
        <w:t>S2. Non-linear model plots of associations between reasoning biases and coronavirus-related conspiracy beliefs.</w:t>
      </w:r>
    </w:p>
    <w:p w14:paraId="0B51EB89" w14:textId="77777777" w:rsidR="00B73EB7" w:rsidRPr="002D2692" w:rsidRDefault="00B73EB7" w:rsidP="00B73EB7">
      <w:pPr>
        <w:rPr>
          <w:i/>
          <w:iCs/>
          <w:sz w:val="22"/>
          <w:szCs w:val="22"/>
        </w:rPr>
      </w:pPr>
    </w:p>
    <w:p w14:paraId="60C59500" w14:textId="77777777" w:rsidR="00B73EB7" w:rsidRPr="002D2692" w:rsidRDefault="00B73EB7" w:rsidP="00B73EB7">
      <w:pPr>
        <w:rPr>
          <w:sz w:val="22"/>
          <w:szCs w:val="22"/>
        </w:rPr>
      </w:pPr>
      <w:r w:rsidRPr="002D2692">
        <w:rPr>
          <w:sz w:val="22"/>
          <w:szCs w:val="22"/>
        </w:rPr>
        <w:t>Note: The left column depicts beliefs in general coronavirus-related conspiracy beliefs, the right column denotes beliefs in specific coronavirus-related conspiracy beliefs.</w:t>
      </w:r>
    </w:p>
    <w:p w14:paraId="16F1FD9D" w14:textId="77777777" w:rsidR="00B73EB7" w:rsidRPr="002D2692" w:rsidRDefault="00B73EB7" w:rsidP="00B73EB7">
      <w:pPr>
        <w:rPr>
          <w:sz w:val="22"/>
          <w:szCs w:val="22"/>
        </w:rPr>
      </w:pPr>
    </w:p>
    <w:p w14:paraId="5C9B36FE" w14:textId="66F324A2" w:rsidR="00B73EB7" w:rsidRPr="002D2692" w:rsidRDefault="00B73EB7" w:rsidP="00B73EB7">
      <w:pPr>
        <w:rPr>
          <w:sz w:val="22"/>
          <w:szCs w:val="22"/>
        </w:rPr>
      </w:pPr>
    </w:p>
    <w:p w14:paraId="499988A3" w14:textId="537776EE" w:rsidR="00B73EB7" w:rsidRPr="002D2692" w:rsidRDefault="0041622F" w:rsidP="00B73EB7">
      <w:pPr>
        <w:rPr>
          <w:b/>
          <w:bCs/>
          <w:i/>
          <w:iCs/>
          <w:sz w:val="22"/>
          <w:szCs w:val="22"/>
        </w:rPr>
      </w:pPr>
      <w:r w:rsidRPr="002D2692">
        <w:rPr>
          <w:b/>
          <w:bCs/>
          <w:i/>
          <w:iCs/>
          <w:sz w:val="22"/>
          <w:szCs w:val="22"/>
        </w:rPr>
        <w:t>JTC</w:t>
      </w:r>
      <w:r w:rsidR="00FD3AC6" w:rsidRPr="002D2692">
        <w:rPr>
          <w:b/>
          <w:bCs/>
          <w:i/>
          <w:iCs/>
          <w:sz w:val="22"/>
          <w:szCs w:val="22"/>
        </w:rPr>
        <w:t xml:space="preserve"> bias as predictor</w:t>
      </w:r>
    </w:p>
    <w:p w14:paraId="221BB14E" w14:textId="055CC829" w:rsidR="00FD3AC6" w:rsidRPr="002D2692" w:rsidRDefault="00936085" w:rsidP="00B73EB7">
      <w:pPr>
        <w:rPr>
          <w:sz w:val="22"/>
          <w:szCs w:val="22"/>
        </w:rPr>
      </w:pPr>
      <w:r w:rsidRPr="002D2692">
        <w:rPr>
          <w:noProof/>
          <w:color w:val="FF0000"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27F0CF69" wp14:editId="22866290">
                <wp:simplePos x="0" y="0"/>
                <wp:positionH relativeFrom="column">
                  <wp:posOffset>-21590</wp:posOffset>
                </wp:positionH>
                <wp:positionV relativeFrom="paragraph">
                  <wp:posOffset>220345</wp:posOffset>
                </wp:positionV>
                <wp:extent cx="6234430" cy="2770505"/>
                <wp:effectExtent l="0" t="0" r="0" b="0"/>
                <wp:wrapThrough wrapText="bothSides">
                  <wp:wrapPolygon edited="0">
                    <wp:start x="44" y="0"/>
                    <wp:lineTo x="44" y="21486"/>
                    <wp:lineTo x="21516" y="21486"/>
                    <wp:lineTo x="21516" y="0"/>
                    <wp:lineTo x="44" y="0"/>
                  </wp:wrapPolygon>
                </wp:wrapThrough>
                <wp:docPr id="28" name="Group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218963" cy="2770505"/>
                          <a:chOff x="73" y="0"/>
                          <a:chExt cx="59108" cy="26479"/>
                        </a:xfrm>
                      </wpg:grpSpPr>
                      <pic:pic xmlns:pic="http://schemas.openxmlformats.org/drawingml/2006/picture">
                        <pic:nvPicPr>
                          <pic:cNvPr id="29" name="Picture 2"/>
                          <pic:cNvPicPr>
                            <a:picLocks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2849" y="0"/>
                            <a:ext cx="26332" cy="2647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0" name="Picture 1"/>
                          <pic:cNvPicPr>
                            <a:picLocks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73" y="0"/>
                            <a:ext cx="26332" cy="2647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594EF96" id="Group 3" o:spid="_x0000_s1026" style="position:absolute;margin-left:-1.7pt;margin-top:17.35pt;width:490.9pt;height:218.15pt;z-index:251654144;mso-width-relative:margin;mso-height-relative:margin" coordorigin="73" coordsize="59108,26479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style="position:absolute;left:32849;width:26332;height:2647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">
                  <v:imagedata r:id="rId13" o:title=""/>
                  <o:lock v:ext="edit" aspectratio="f"/>
                </v:shape>
                <v:shape id="Picture 1" o:spid="_x0000_s1028" type="#_x0000_t75" style="position:absolute;left:73;width:26332;height:2647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">
                  <v:imagedata r:id="rId14" o:title=""/>
                  <o:lock v:ext="edit" aspectratio="f"/>
                </v:shape>
                <w10:wrap type="through"/>
              </v:group>
            </w:pict>
          </mc:Fallback>
        </mc:AlternateContent>
      </w:r>
    </w:p>
    <w:p w14:paraId="1B6DB9E1" w14:textId="77777777" w:rsidR="00977E19" w:rsidRPr="002D2692" w:rsidRDefault="00977E19" w:rsidP="00B73EB7">
      <w:pPr>
        <w:rPr>
          <w:b/>
          <w:bCs/>
          <w:i/>
          <w:iCs/>
          <w:sz w:val="22"/>
          <w:szCs w:val="22"/>
        </w:rPr>
      </w:pPr>
    </w:p>
    <w:p w14:paraId="5B80BD96" w14:textId="77777777" w:rsidR="00FD3AC6" w:rsidRPr="002D2692" w:rsidRDefault="00936085" w:rsidP="00B73EB7">
      <w:pPr>
        <w:rPr>
          <w:b/>
          <w:bCs/>
          <w:i/>
          <w:iCs/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 wp14:anchorId="307FE967" wp14:editId="5471B9A2">
                <wp:simplePos x="0" y="0"/>
                <wp:positionH relativeFrom="column">
                  <wp:posOffset>-21590</wp:posOffset>
                </wp:positionH>
                <wp:positionV relativeFrom="paragraph">
                  <wp:posOffset>447675</wp:posOffset>
                </wp:positionV>
                <wp:extent cx="6216015" cy="2656205"/>
                <wp:effectExtent l="0" t="0" r="0" b="0"/>
                <wp:wrapThrough wrapText="bothSides">
                  <wp:wrapPolygon edited="0">
                    <wp:start x="12136" y="0"/>
                    <wp:lineTo x="662" y="0"/>
                    <wp:lineTo x="221" y="103"/>
                    <wp:lineTo x="221" y="21481"/>
                    <wp:lineTo x="9444" y="21481"/>
                    <wp:lineTo x="21359" y="21481"/>
                    <wp:lineTo x="21359" y="0"/>
                    <wp:lineTo x="12136" y="0"/>
                  </wp:wrapPolygon>
                </wp:wrapThrough>
                <wp:docPr id="25" name="Group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099922" cy="2656205"/>
                          <a:chOff x="551" y="0"/>
                          <a:chExt cx="58008" cy="25392"/>
                        </a:xfrm>
                      </wpg:grpSpPr>
                      <pic:pic xmlns:pic="http://schemas.openxmlformats.org/drawingml/2006/picture">
                        <pic:nvPicPr>
                          <pic:cNvPr id="26" name="Picture 4"/>
                          <pic:cNvPicPr>
                            <a:picLocks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551" y="106"/>
                            <a:ext cx="25154" cy="25286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7" name="Picture 5"/>
                          <pic:cNvPicPr>
                            <a:picLocks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3406" y="0"/>
                            <a:ext cx="25153" cy="2528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62EC1DD" id="Group 6" o:spid="_x0000_s1026" style="position:absolute;margin-left:-1.7pt;margin-top:35.25pt;width:489.45pt;height:209.15pt;z-index:251657216;mso-width-relative:margin;mso-height-relative:margin" coordorigin="551" coordsize="58008,25392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">
                <v:shape id="Picture 4" o:spid="_x0000_s1027" type="#_x0000_t75" style="position:absolute;left:551;top:106;width:25154;height:25286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">
                  <v:imagedata r:id="rId17" o:title=""/>
                  <o:lock v:ext="edit" aspectratio="f"/>
                </v:shape>
                <v:shape id="Picture 5" o:spid="_x0000_s1028" type="#_x0000_t75" style="position:absolute;left:33406;width:25153;height:2528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">
                  <v:imagedata r:id="rId18" o:title=""/>
                  <o:lock v:ext="edit" aspectratio="f"/>
                </v:shape>
                <w10:wrap type="through"/>
              </v:group>
            </w:pict>
          </mc:Fallback>
        </mc:AlternateContent>
      </w:r>
      <w:r w:rsidR="0041622F" w:rsidRPr="002D2692">
        <w:rPr>
          <w:b/>
          <w:bCs/>
          <w:i/>
          <w:iCs/>
          <w:sz w:val="22"/>
          <w:szCs w:val="22"/>
        </w:rPr>
        <w:t>LA bias as predictor</w:t>
      </w:r>
    </w:p>
    <w:p w14:paraId="74F5FCF4" w14:textId="77777777" w:rsidR="003541D1" w:rsidRPr="002D2692" w:rsidRDefault="003541D1" w:rsidP="00B73EB7">
      <w:pPr>
        <w:rPr>
          <w:sz w:val="22"/>
          <w:szCs w:val="22"/>
        </w:rPr>
        <w:sectPr w:rsidR="003541D1" w:rsidRPr="002D2692" w:rsidSect="00E53EA1">
          <w:headerReference w:type="default" r:id="rId19"/>
          <w:headerReference w:type="first" r:id="rId20"/>
          <w:footerReference w:type="first" r:id="rId21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1BF61833" w14:textId="77777777" w:rsidR="0041622F" w:rsidRPr="002D2692" w:rsidRDefault="0041622F" w:rsidP="00B73EB7">
      <w:pPr>
        <w:rPr>
          <w:sz w:val="22"/>
          <w:szCs w:val="22"/>
        </w:rPr>
      </w:pPr>
    </w:p>
    <w:p w14:paraId="4B0B243C" w14:textId="77777777" w:rsidR="0041622F" w:rsidRPr="002D2692" w:rsidRDefault="0041622F" w:rsidP="00B73EB7">
      <w:pPr>
        <w:rPr>
          <w:b/>
          <w:bCs/>
          <w:i/>
          <w:iCs/>
          <w:sz w:val="22"/>
          <w:szCs w:val="22"/>
        </w:rPr>
      </w:pPr>
      <w:r w:rsidRPr="002D2692">
        <w:rPr>
          <w:b/>
          <w:bCs/>
          <w:i/>
          <w:iCs/>
          <w:sz w:val="22"/>
          <w:szCs w:val="22"/>
        </w:rPr>
        <w:t>BADE as predictor</w:t>
      </w:r>
    </w:p>
    <w:p w14:paraId="0579E51F" w14:textId="334C6A8D" w:rsidR="0041622F" w:rsidRPr="002D2692" w:rsidRDefault="00936085" w:rsidP="00B73EB7">
      <w:pPr>
        <w:rPr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69504" behindDoc="0" locked="0" layoutInCell="1" allowOverlap="1" wp14:anchorId="6DB6CEE2" wp14:editId="658B06C9">
                <wp:simplePos x="0" y="0"/>
                <wp:positionH relativeFrom="column">
                  <wp:posOffset>0</wp:posOffset>
                </wp:positionH>
                <wp:positionV relativeFrom="paragraph">
                  <wp:posOffset>210185</wp:posOffset>
                </wp:positionV>
                <wp:extent cx="6302375" cy="2807970"/>
                <wp:effectExtent l="0" t="0" r="0" b="0"/>
                <wp:wrapThrough wrapText="bothSides">
                  <wp:wrapPolygon edited="0">
                    <wp:start x="0" y="488"/>
                    <wp:lineTo x="0" y="21004"/>
                    <wp:lineTo x="21546" y="21004"/>
                    <wp:lineTo x="21546" y="488"/>
                    <wp:lineTo x="0" y="488"/>
                  </wp:wrapPolygon>
                </wp:wrapThrough>
                <wp:docPr id="22" name="Group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302375" cy="2681673"/>
                          <a:chOff x="0" y="538"/>
                          <a:chExt cx="56276" cy="22868"/>
                        </a:xfrm>
                      </wpg:grpSpPr>
                      <pic:pic xmlns:pic="http://schemas.openxmlformats.org/drawingml/2006/picture">
                        <pic:nvPicPr>
                          <pic:cNvPr id="23" name="Picture 16"/>
                          <pic:cNvPicPr>
                            <a:picLocks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539"/>
                            <a:ext cx="23945" cy="22867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4" name="Picture 17"/>
                          <pic:cNvPicPr>
                            <a:picLocks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2330" y="538"/>
                            <a:ext cx="23946" cy="22868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2AEFF7" id="Group 18" o:spid="_x0000_s1026" style="position:absolute;margin-left:0;margin-top:16.55pt;width:496.25pt;height:221.1pt;z-index:251669504;mso-width-relative:margin;mso-height-relative:margin" coordorigin=",538" coordsize="56276,22868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">
                <v:shape id="Picture 16" o:spid="_x0000_s1027" type="#_x0000_t75" style="position:absolute;top:539;width:23945;height:2286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">
                  <v:imagedata r:id="rId24" o:title=""/>
                  <o:lock v:ext="edit" aspectratio="f"/>
                </v:shape>
                <v:shape id="Picture 17" o:spid="_x0000_s1028" type="#_x0000_t75" style="position:absolute;left:32330;top:538;width:23946;height:22868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">
                  <v:imagedata r:id="rId25" o:title=""/>
                  <o:lock v:ext="edit" aspectratio="f"/>
                </v:shape>
                <w10:wrap type="through"/>
              </v:group>
            </w:pict>
          </mc:Fallback>
        </mc:AlternateContent>
      </w:r>
    </w:p>
    <w:p w14:paraId="30578924" w14:textId="77777777" w:rsidR="003541D1" w:rsidRPr="002D2692" w:rsidRDefault="003541D1" w:rsidP="00B73EB7">
      <w:pPr>
        <w:rPr>
          <w:b/>
          <w:bCs/>
          <w:i/>
          <w:iCs/>
          <w:sz w:val="22"/>
          <w:szCs w:val="22"/>
        </w:rPr>
      </w:pPr>
    </w:p>
    <w:p w14:paraId="2934EA5E" w14:textId="77777777" w:rsidR="003541D1" w:rsidRPr="002D2692" w:rsidRDefault="003541D1" w:rsidP="00B73EB7">
      <w:pPr>
        <w:rPr>
          <w:b/>
          <w:bCs/>
          <w:i/>
          <w:iCs/>
          <w:sz w:val="22"/>
          <w:szCs w:val="22"/>
        </w:rPr>
      </w:pPr>
    </w:p>
    <w:p w14:paraId="6E0FEC24" w14:textId="77777777" w:rsidR="0041622F" w:rsidRPr="002D2692" w:rsidRDefault="00936085" w:rsidP="00B73EB7">
      <w:pPr>
        <w:rPr>
          <w:b/>
          <w:bCs/>
          <w:i/>
          <w:iCs/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40C5913C" wp14:editId="1BE1D83E">
                <wp:simplePos x="0" y="0"/>
                <wp:positionH relativeFrom="column">
                  <wp:posOffset>0</wp:posOffset>
                </wp:positionH>
                <wp:positionV relativeFrom="paragraph">
                  <wp:posOffset>253365</wp:posOffset>
                </wp:positionV>
                <wp:extent cx="6302375" cy="2590800"/>
                <wp:effectExtent l="0" t="0" r="0" b="0"/>
                <wp:wrapThrough wrapText="bothSides">
                  <wp:wrapPolygon edited="0">
                    <wp:start x="392" y="0"/>
                    <wp:lineTo x="392" y="21388"/>
                    <wp:lineTo x="1132" y="21494"/>
                    <wp:lineTo x="12274" y="21494"/>
                    <wp:lineTo x="21154" y="21494"/>
                    <wp:lineTo x="21154" y="0"/>
                    <wp:lineTo x="9271" y="0"/>
                    <wp:lineTo x="392" y="0"/>
                  </wp:wrapPolygon>
                </wp:wrapThrough>
                <wp:docPr id="19" name="Group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078107" cy="2590800"/>
                          <a:chOff x="1109" y="0"/>
                          <a:chExt cx="60112" cy="27849"/>
                        </a:xfrm>
                      </wpg:grpSpPr>
                      <pic:pic xmlns:pic="http://schemas.openxmlformats.org/drawingml/2006/picture">
                        <pic:nvPicPr>
                          <pic:cNvPr id="20" name="Picture 10"/>
                          <pic:cNvPicPr>
                            <a:picLocks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1109" y="0"/>
                            <a:ext cx="25525" cy="27743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1" name="Picture 11"/>
                          <pic:cNvPicPr>
                            <a:picLocks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5696" y="106"/>
                            <a:ext cx="25525" cy="27743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8E4502D" id="Group 12" o:spid="_x0000_s1026" style="position:absolute;margin-left:0;margin-top:19.95pt;width:496.25pt;height:204pt;z-index:251663360;mso-width-relative:margin;mso-height-relative:margin" coordorigin="1109" coordsize="60112,27849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">
                <v:shape id="Picture 10" o:spid="_x0000_s1027" type="#_x0000_t75" style="position:absolute;left:1109;width:25525;height:2774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">
                  <v:imagedata r:id="rId28" o:title=""/>
                  <o:lock v:ext="edit" aspectratio="f"/>
                </v:shape>
                <v:shape id="Picture 11" o:spid="_x0000_s1028" type="#_x0000_t75" style="position:absolute;left:35696;top:106;width:25525;height:2774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">
                  <v:imagedata r:id="rId29" o:title=""/>
                  <o:lock v:ext="edit" aspectratio="f"/>
                </v:shape>
                <w10:wrap type="through"/>
              </v:group>
            </w:pict>
          </mc:Fallback>
        </mc:AlternateContent>
      </w:r>
      <w:r w:rsidR="0041622F" w:rsidRPr="002D2692">
        <w:rPr>
          <w:b/>
          <w:bCs/>
          <w:i/>
          <w:iCs/>
          <w:sz w:val="22"/>
          <w:szCs w:val="22"/>
        </w:rPr>
        <w:t>Possibility of being mistaken as predictor</w:t>
      </w:r>
    </w:p>
    <w:p w14:paraId="73E312AB" w14:textId="77777777" w:rsidR="00977E19" w:rsidRPr="002D2692" w:rsidRDefault="00977E19" w:rsidP="000D3877">
      <w:pPr>
        <w:rPr>
          <w:b/>
          <w:bCs/>
          <w:i/>
          <w:iCs/>
          <w:sz w:val="22"/>
          <w:szCs w:val="22"/>
        </w:rPr>
      </w:pPr>
    </w:p>
    <w:p w14:paraId="6950120B" w14:textId="77777777" w:rsidR="00D045AA" w:rsidRPr="002D2692" w:rsidRDefault="00D045AA" w:rsidP="000D3877">
      <w:pPr>
        <w:rPr>
          <w:b/>
          <w:bCs/>
          <w:i/>
          <w:iCs/>
          <w:sz w:val="22"/>
          <w:szCs w:val="22"/>
        </w:rPr>
      </w:pPr>
    </w:p>
    <w:p w14:paraId="3FD12DCD" w14:textId="77777777" w:rsidR="003541D1" w:rsidRPr="002D2692" w:rsidRDefault="003541D1" w:rsidP="000D3877">
      <w:pPr>
        <w:rPr>
          <w:b/>
          <w:bCs/>
          <w:i/>
          <w:iCs/>
          <w:sz w:val="22"/>
          <w:szCs w:val="22"/>
        </w:rPr>
        <w:sectPr w:rsidR="003541D1" w:rsidRPr="002D2692" w:rsidSect="00E53EA1"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56D6EA56" w14:textId="7CA65336" w:rsidR="00662D27" w:rsidRPr="002D2692" w:rsidRDefault="00936085" w:rsidP="000D3877">
      <w:pPr>
        <w:rPr>
          <w:b/>
          <w:bCs/>
          <w:i/>
          <w:iCs/>
          <w:sz w:val="22"/>
          <w:szCs w:val="22"/>
        </w:rPr>
      </w:pPr>
      <w:r w:rsidRPr="002D2692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051E2CDA" wp14:editId="34E0B488">
                <wp:simplePos x="0" y="0"/>
                <wp:positionH relativeFrom="column">
                  <wp:posOffset>-66040</wp:posOffset>
                </wp:positionH>
                <wp:positionV relativeFrom="paragraph">
                  <wp:posOffset>321310</wp:posOffset>
                </wp:positionV>
                <wp:extent cx="6215380" cy="2797175"/>
                <wp:effectExtent l="0" t="0" r="0" b="0"/>
                <wp:wrapTight wrapText="bothSides">
                  <wp:wrapPolygon edited="0">
                    <wp:start x="0" y="196"/>
                    <wp:lineTo x="0" y="21379"/>
                    <wp:lineTo x="21538" y="21379"/>
                    <wp:lineTo x="21538" y="196"/>
                    <wp:lineTo x="0" y="196"/>
                  </wp:wrapPolygon>
                </wp:wrapTight>
                <wp:docPr id="16" name="Group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215380" cy="2757807"/>
                          <a:chOff x="0" y="194"/>
                          <a:chExt cx="62131" cy="27180"/>
                        </a:xfrm>
                      </wpg:grpSpPr>
                      <pic:pic xmlns:pic="http://schemas.openxmlformats.org/drawingml/2006/picture">
                        <pic:nvPicPr>
                          <pic:cNvPr id="17" name="Picture 13"/>
                          <pic:cNvPicPr>
                            <a:picLocks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194"/>
                            <a:ext cx="27568" cy="2718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" name="Picture 14"/>
                          <pic:cNvPicPr>
                            <a:picLocks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4563" y="194"/>
                            <a:ext cx="27568" cy="2718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04404AD" id="Group 15" o:spid="_x0000_s1026" style="position:absolute;margin-left:-5.2pt;margin-top:25.3pt;width:489.4pt;height:220.25pt;z-index:251666432;mso-width-relative:margin;mso-height-relative:margin" coordorigin=",194" coordsize="62131,27180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">
                <v:shape id="Picture 13" o:spid="_x0000_s1027" type="#_x0000_t75" style="position:absolute;top:194;width:27568;height:2718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">
                  <v:imagedata r:id="rId32" o:title=""/>
                  <o:lock v:ext="edit" aspectratio="f"/>
                </v:shape>
                <v:shape id="Picture 14" o:spid="_x0000_s1028" type="#_x0000_t75" style="position:absolute;left:34563;top:194;width:27568;height:2718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">
                  <v:imagedata r:id="rId33" o:title=""/>
                  <o:lock v:ext="edit" aspectratio="f"/>
                </v:shape>
                <w10:wrap type="tight"/>
              </v:group>
            </w:pict>
          </mc:Fallback>
        </mc:AlternateContent>
      </w:r>
      <w:r w:rsidR="0041622F" w:rsidRPr="002D2692">
        <w:rPr>
          <w:b/>
          <w:bCs/>
          <w:i/>
          <w:iCs/>
          <w:sz w:val="22"/>
          <w:szCs w:val="22"/>
        </w:rPr>
        <w:t>Paranoid ideation as predictor</w:t>
      </w:r>
    </w:p>
    <w:p w14:paraId="13D33648" w14:textId="28D635B5" w:rsidR="002E3B48" w:rsidRPr="002D2692" w:rsidRDefault="002E3B48" w:rsidP="000D3877">
      <w:pPr>
        <w:rPr>
          <w:b/>
          <w:bCs/>
          <w:i/>
          <w:iCs/>
          <w:sz w:val="22"/>
          <w:szCs w:val="22"/>
        </w:rPr>
      </w:pPr>
    </w:p>
    <w:p w14:paraId="1423D05E" w14:textId="77777777" w:rsidR="002E3B48" w:rsidRPr="002D2692" w:rsidRDefault="002E3B48" w:rsidP="000D3877">
      <w:pPr>
        <w:rPr>
          <w:b/>
          <w:bCs/>
          <w:i/>
          <w:iCs/>
          <w:sz w:val="22"/>
          <w:szCs w:val="22"/>
        </w:rPr>
        <w:sectPr w:rsidR="002E3B48" w:rsidRPr="002D2692" w:rsidSect="00E53EA1"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3CFD756C" w14:textId="183B6CFC" w:rsidR="002E3B48" w:rsidRPr="002D2692" w:rsidRDefault="002E3B48" w:rsidP="002E3B48">
      <w:pPr>
        <w:rPr>
          <w:i/>
          <w:iCs/>
        </w:rPr>
      </w:pPr>
      <w:r w:rsidRPr="002D2692">
        <w:rPr>
          <w:i/>
          <w:iCs/>
        </w:rPr>
        <w:lastRenderedPageBreak/>
        <w:t xml:space="preserve">S3. </w:t>
      </w:r>
      <w:r w:rsidR="004336C2" w:rsidRPr="002D2692">
        <w:rPr>
          <w:i/>
          <w:iCs/>
        </w:rPr>
        <w:t>Generalized additive model (GAM)</w:t>
      </w:r>
      <w:r w:rsidRPr="002D2692">
        <w:rPr>
          <w:i/>
          <w:iCs/>
        </w:rPr>
        <w:t xml:space="preserve"> model </w:t>
      </w:r>
      <w:r w:rsidR="004336C2" w:rsidRPr="002D2692">
        <w:rPr>
          <w:i/>
          <w:iCs/>
        </w:rPr>
        <w:t xml:space="preserve">with integrated smoothness </w:t>
      </w:r>
      <w:r w:rsidRPr="002D2692">
        <w:rPr>
          <w:i/>
          <w:iCs/>
        </w:rPr>
        <w:t xml:space="preserve">plots of </w:t>
      </w:r>
      <w:r w:rsidR="004336C2" w:rsidRPr="002D2692">
        <w:rPr>
          <w:i/>
          <w:iCs/>
        </w:rPr>
        <w:t xml:space="preserve">non-linear </w:t>
      </w:r>
      <w:r w:rsidRPr="002D2692">
        <w:rPr>
          <w:i/>
          <w:iCs/>
        </w:rPr>
        <w:t>associations between reasoning biases and coronavirus-related conspiracy beliefs.</w:t>
      </w:r>
    </w:p>
    <w:p w14:paraId="628E90D1" w14:textId="77777777" w:rsidR="002E3B48" w:rsidRPr="002D2692" w:rsidRDefault="002E3B48" w:rsidP="002E3B48">
      <w:pPr>
        <w:rPr>
          <w:i/>
          <w:iCs/>
          <w:sz w:val="22"/>
          <w:szCs w:val="22"/>
        </w:rPr>
      </w:pPr>
    </w:p>
    <w:p w14:paraId="125680F0" w14:textId="77777777" w:rsidR="002E3B48" w:rsidRPr="002D2692" w:rsidRDefault="002E3B48" w:rsidP="002E3B48">
      <w:pPr>
        <w:rPr>
          <w:sz w:val="22"/>
          <w:szCs w:val="22"/>
        </w:rPr>
      </w:pPr>
      <w:r w:rsidRPr="002D2692">
        <w:rPr>
          <w:sz w:val="22"/>
          <w:szCs w:val="22"/>
        </w:rPr>
        <w:t>Note: The left column depicts beliefs in general coronavirus-related conspiracy beliefs, the right column denotes beliefs in specific coronavirus-related conspiracy beliefs.</w:t>
      </w:r>
    </w:p>
    <w:p w14:paraId="1B9D36F4" w14:textId="77777777" w:rsidR="002E3B48" w:rsidRPr="002D2692" w:rsidRDefault="002E3B48" w:rsidP="002E3B48">
      <w:pPr>
        <w:rPr>
          <w:sz w:val="22"/>
          <w:szCs w:val="22"/>
        </w:rPr>
      </w:pPr>
    </w:p>
    <w:p w14:paraId="7951F838" w14:textId="77777777" w:rsidR="002E3B48" w:rsidRPr="002D2692" w:rsidRDefault="002E3B48" w:rsidP="002E3B48">
      <w:pPr>
        <w:rPr>
          <w:sz w:val="22"/>
          <w:szCs w:val="22"/>
        </w:rPr>
      </w:pPr>
    </w:p>
    <w:p w14:paraId="58AC646B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  <w:r w:rsidRPr="002D2692">
        <w:rPr>
          <w:b/>
          <w:bCs/>
          <w:i/>
          <w:iCs/>
          <w:sz w:val="22"/>
          <w:szCs w:val="22"/>
        </w:rPr>
        <w:t>JTC bias as predictor</w:t>
      </w:r>
    </w:p>
    <w:p w14:paraId="6895423F" w14:textId="77777777" w:rsidR="002E3B48" w:rsidRPr="002D2692" w:rsidRDefault="002E3B48" w:rsidP="002E3B48">
      <w:pPr>
        <w:rPr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71552" behindDoc="0" locked="0" layoutInCell="1" allowOverlap="1" wp14:anchorId="3CA7659A" wp14:editId="36E0F854">
                <wp:simplePos x="0" y="0"/>
                <wp:positionH relativeFrom="column">
                  <wp:posOffset>-21590</wp:posOffset>
                </wp:positionH>
                <wp:positionV relativeFrom="paragraph">
                  <wp:posOffset>220345</wp:posOffset>
                </wp:positionV>
                <wp:extent cx="6234430" cy="2770505"/>
                <wp:effectExtent l="0" t="0" r="0" b="0"/>
                <wp:wrapThrough wrapText="bothSides">
                  <wp:wrapPolygon edited="0">
                    <wp:start x="44" y="0"/>
                    <wp:lineTo x="44" y="21486"/>
                    <wp:lineTo x="21516" y="21486"/>
                    <wp:lineTo x="21516" y="0"/>
                    <wp:lineTo x="44" y="0"/>
                  </wp:wrapPolygon>
                </wp:wrapThrough>
                <wp:docPr id="1" name="Group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218963" cy="2770505"/>
                          <a:chOff x="73" y="0"/>
                          <a:chExt cx="59108" cy="26479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2849" y="0"/>
                            <a:ext cx="26332" cy="2647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" name="Picture 1"/>
                          <pic:cNvPicPr>
                            <a:picLocks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73" y="0"/>
                            <a:ext cx="26332" cy="26479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4D7CF1E" id="Group 3" o:spid="_x0000_s1026" style="position:absolute;margin-left:-1.7pt;margin-top:17.35pt;width:490.9pt;height:218.15pt;z-index:251671552;mso-width-relative:margin;mso-height-relative:margin" coordorigin="73" coordsize="59108,26479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">
                <v:shape id="Picture 2" o:spid="_x0000_s1027" type="#_x0000_t75" style="position:absolute;left:32849;width:26332;height:2647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">
                  <v:imagedata r:id="rId36" o:title=""/>
                  <o:lock v:ext="edit" aspectratio="f"/>
                </v:shape>
                <v:shape id="Picture 1" o:spid="_x0000_s1028" type="#_x0000_t75" style="position:absolute;left:73;width:26332;height:2647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">
                  <v:imagedata r:id="rId37" o:title=""/>
                  <o:lock v:ext="edit" aspectratio="f"/>
                </v:shape>
                <w10:wrap type="through"/>
              </v:group>
            </w:pict>
          </mc:Fallback>
        </mc:AlternateContent>
      </w:r>
    </w:p>
    <w:p w14:paraId="411B61E0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</w:p>
    <w:p w14:paraId="528692EF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598E1769" wp14:editId="1F62905E">
                <wp:simplePos x="0" y="0"/>
                <wp:positionH relativeFrom="column">
                  <wp:posOffset>-21590</wp:posOffset>
                </wp:positionH>
                <wp:positionV relativeFrom="paragraph">
                  <wp:posOffset>447675</wp:posOffset>
                </wp:positionV>
                <wp:extent cx="6216015" cy="2656205"/>
                <wp:effectExtent l="0" t="0" r="0" b="0"/>
                <wp:wrapThrough wrapText="bothSides">
                  <wp:wrapPolygon edited="0">
                    <wp:start x="12136" y="0"/>
                    <wp:lineTo x="662" y="0"/>
                    <wp:lineTo x="221" y="103"/>
                    <wp:lineTo x="221" y="21481"/>
                    <wp:lineTo x="9444" y="21481"/>
                    <wp:lineTo x="21359" y="21481"/>
                    <wp:lineTo x="21359" y="0"/>
                    <wp:lineTo x="12136" y="0"/>
                  </wp:wrapPolygon>
                </wp:wrapThrough>
                <wp:docPr id="4" name="Group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099922" cy="2656205"/>
                          <a:chOff x="551" y="0"/>
                          <a:chExt cx="58008" cy="25392"/>
                        </a:xfrm>
                      </wpg:grpSpPr>
                      <pic:pic xmlns:pic="http://schemas.openxmlformats.org/drawingml/2006/picture">
                        <pic:nvPicPr>
                          <pic:cNvPr id="5" name="Picture 4"/>
                          <pic:cNvPicPr>
                            <a:picLocks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551" y="106"/>
                            <a:ext cx="25154" cy="25286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" name="Picture 5"/>
                          <pic:cNvPicPr>
                            <a:picLocks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3406" y="0"/>
                            <a:ext cx="25153" cy="2528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0B1712A" id="Group 6" o:spid="_x0000_s1026" style="position:absolute;margin-left:-1.7pt;margin-top:35.25pt;width:489.45pt;height:209.15pt;z-index:251672576;mso-width-relative:margin;mso-height-relative:margin" coordorigin="551" coordsize="58008,25392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">
                <v:shape id="Picture 4" o:spid="_x0000_s1027" type="#_x0000_t75" style="position:absolute;left:551;top:106;width:25154;height:25286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">
                  <v:imagedata r:id="rId40" o:title=""/>
                  <o:lock v:ext="edit" aspectratio="f"/>
                </v:shape>
                <v:shape id="Picture 5" o:spid="_x0000_s1028" type="#_x0000_t75" style="position:absolute;left:33406;width:25153;height:2528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">
                  <v:imagedata r:id="rId41" o:title=""/>
                  <o:lock v:ext="edit" aspectratio="f"/>
                </v:shape>
                <w10:wrap type="through"/>
              </v:group>
            </w:pict>
          </mc:Fallback>
        </mc:AlternateContent>
      </w:r>
      <w:r w:rsidRPr="002D2692">
        <w:rPr>
          <w:b/>
          <w:bCs/>
          <w:i/>
          <w:iCs/>
          <w:sz w:val="22"/>
          <w:szCs w:val="22"/>
        </w:rPr>
        <w:t>LA bias as predictor</w:t>
      </w:r>
    </w:p>
    <w:p w14:paraId="0FBFBC62" w14:textId="77777777" w:rsidR="002E3B48" w:rsidRPr="002D2692" w:rsidRDefault="002E3B48" w:rsidP="002E3B48">
      <w:pPr>
        <w:rPr>
          <w:sz w:val="22"/>
          <w:szCs w:val="22"/>
        </w:rPr>
        <w:sectPr w:rsidR="002E3B48" w:rsidRPr="002D2692" w:rsidSect="00E53EA1">
          <w:headerReference w:type="default" r:id="rId42"/>
          <w:headerReference w:type="first" r:id="rId43"/>
          <w:footerReference w:type="first" r:id="rId44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49AAC21C" w14:textId="77777777" w:rsidR="002E3B48" w:rsidRPr="002D2692" w:rsidRDefault="002E3B48" w:rsidP="002E3B48">
      <w:pPr>
        <w:rPr>
          <w:sz w:val="22"/>
          <w:szCs w:val="22"/>
        </w:rPr>
      </w:pPr>
    </w:p>
    <w:p w14:paraId="36E58317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  <w:r w:rsidRPr="002D2692">
        <w:rPr>
          <w:b/>
          <w:bCs/>
          <w:i/>
          <w:iCs/>
          <w:sz w:val="22"/>
          <w:szCs w:val="22"/>
        </w:rPr>
        <w:t>BADE as predictor</w:t>
      </w:r>
    </w:p>
    <w:p w14:paraId="1DE2D7CF" w14:textId="77777777" w:rsidR="002E3B48" w:rsidRPr="002D2692" w:rsidRDefault="002E3B48" w:rsidP="002E3B48">
      <w:pPr>
        <w:rPr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75648" behindDoc="0" locked="0" layoutInCell="1" allowOverlap="1" wp14:anchorId="1434FA1A" wp14:editId="6EE0ADFD">
                <wp:simplePos x="0" y="0"/>
                <wp:positionH relativeFrom="column">
                  <wp:posOffset>0</wp:posOffset>
                </wp:positionH>
                <wp:positionV relativeFrom="paragraph">
                  <wp:posOffset>210185</wp:posOffset>
                </wp:positionV>
                <wp:extent cx="6302375" cy="2807970"/>
                <wp:effectExtent l="0" t="0" r="0" b="0"/>
                <wp:wrapThrough wrapText="bothSides">
                  <wp:wrapPolygon edited="0">
                    <wp:start x="0" y="488"/>
                    <wp:lineTo x="0" y="21004"/>
                    <wp:lineTo x="21546" y="21004"/>
                    <wp:lineTo x="21546" y="488"/>
                    <wp:lineTo x="0" y="488"/>
                  </wp:wrapPolygon>
                </wp:wrapThrough>
                <wp:docPr id="7" name="Group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302375" cy="2681673"/>
                          <a:chOff x="0" y="538"/>
                          <a:chExt cx="56276" cy="22868"/>
                        </a:xfrm>
                      </wpg:grpSpPr>
                      <pic:pic xmlns:pic="http://schemas.openxmlformats.org/drawingml/2006/picture">
                        <pic:nvPicPr>
                          <pic:cNvPr id="8" name="Picture 16"/>
                          <pic:cNvPicPr>
                            <a:picLocks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539"/>
                            <a:ext cx="23945" cy="22867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9" name="Picture 17"/>
                          <pic:cNvPicPr>
                            <a:picLocks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2330" y="538"/>
                            <a:ext cx="23946" cy="22868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82EFDBF" id="Group 18" o:spid="_x0000_s1026" style="position:absolute;margin-left:0;margin-top:16.55pt;width:496.25pt;height:221.1pt;z-index:251675648;mso-width-relative:margin;mso-height-relative:margin" coordorigin=",538" coordsize="56276,22868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">
                <v:shape id="Picture 16" o:spid="_x0000_s1027" type="#_x0000_t75" style="position:absolute;top:539;width:23945;height:2286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">
                  <v:imagedata r:id="rId47" o:title=""/>
                  <o:lock v:ext="edit" aspectratio="f"/>
                </v:shape>
                <v:shape id="Picture 17" o:spid="_x0000_s1028" type="#_x0000_t75" style="position:absolute;left:32330;top:538;width:23946;height:22868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">
                  <v:imagedata r:id="rId48" o:title=""/>
                  <o:lock v:ext="edit" aspectratio="f"/>
                </v:shape>
                <w10:wrap type="through"/>
              </v:group>
            </w:pict>
          </mc:Fallback>
        </mc:AlternateContent>
      </w:r>
    </w:p>
    <w:p w14:paraId="227DDA7F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</w:p>
    <w:p w14:paraId="5133F9C0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</w:p>
    <w:p w14:paraId="52011CC1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  <w:r w:rsidRPr="002D2692">
        <w:rPr>
          <w:noProof/>
        </w:rPr>
        <mc:AlternateContent>
          <mc:Choice Requires="wpg">
            <w:drawing>
              <wp:anchor distT="0" distB="0" distL="114300" distR="114300" simplePos="0" relativeHeight="251673600" behindDoc="0" locked="0" layoutInCell="1" allowOverlap="1" wp14:anchorId="6581C1F5" wp14:editId="4B30CF89">
                <wp:simplePos x="0" y="0"/>
                <wp:positionH relativeFrom="column">
                  <wp:posOffset>0</wp:posOffset>
                </wp:positionH>
                <wp:positionV relativeFrom="paragraph">
                  <wp:posOffset>253365</wp:posOffset>
                </wp:positionV>
                <wp:extent cx="6302375" cy="2590800"/>
                <wp:effectExtent l="0" t="0" r="0" b="0"/>
                <wp:wrapThrough wrapText="bothSides">
                  <wp:wrapPolygon edited="0">
                    <wp:start x="392" y="0"/>
                    <wp:lineTo x="392" y="21388"/>
                    <wp:lineTo x="1132" y="21494"/>
                    <wp:lineTo x="12274" y="21494"/>
                    <wp:lineTo x="21154" y="21494"/>
                    <wp:lineTo x="21154" y="0"/>
                    <wp:lineTo x="9271" y="0"/>
                    <wp:lineTo x="392" y="0"/>
                  </wp:wrapPolygon>
                </wp:wrapThrough>
                <wp:docPr id="10" name="Group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078107" cy="2590800"/>
                          <a:chOff x="1109" y="0"/>
                          <a:chExt cx="60112" cy="27849"/>
                        </a:xfrm>
                      </wpg:grpSpPr>
                      <pic:pic xmlns:pic="http://schemas.openxmlformats.org/drawingml/2006/picture">
                        <pic:nvPicPr>
                          <pic:cNvPr id="11" name="Picture 10"/>
                          <pic:cNvPicPr>
                            <a:picLocks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1109" y="0"/>
                            <a:ext cx="25525" cy="27743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2" name="Picture 11"/>
                          <pic:cNvPicPr>
                            <a:picLocks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5696" y="106"/>
                            <a:ext cx="25525" cy="27743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2DC45C6" id="Group 12" o:spid="_x0000_s1026" style="position:absolute;margin-left:0;margin-top:19.95pt;width:496.25pt;height:204pt;z-index:251673600;mso-width-relative:margin;mso-height-relative:margin" coordorigin="1109" coordsize="60112,27849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">
                <v:shape id="Picture 10" o:spid="_x0000_s1027" type="#_x0000_t75" style="position:absolute;left:1109;width:25525;height:2774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">
                  <v:imagedata r:id="rId51" o:title=""/>
                  <o:lock v:ext="edit" aspectratio="f"/>
                </v:shape>
                <v:shape id="Picture 11" o:spid="_x0000_s1028" type="#_x0000_t75" style="position:absolute;left:35696;top:106;width:25525;height:2774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">
                  <v:imagedata r:id="rId52" o:title=""/>
                  <o:lock v:ext="edit" aspectratio="f"/>
                </v:shape>
                <w10:wrap type="through"/>
              </v:group>
            </w:pict>
          </mc:Fallback>
        </mc:AlternateContent>
      </w:r>
      <w:r w:rsidRPr="002D2692">
        <w:rPr>
          <w:b/>
          <w:bCs/>
          <w:i/>
          <w:iCs/>
          <w:sz w:val="22"/>
          <w:szCs w:val="22"/>
        </w:rPr>
        <w:t>Possibility of being mistaken as predictor</w:t>
      </w:r>
    </w:p>
    <w:p w14:paraId="0FB9086F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</w:p>
    <w:p w14:paraId="48854884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</w:p>
    <w:p w14:paraId="3C3BC0A7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  <w:sectPr w:rsidR="002E3B48" w:rsidRPr="002D2692" w:rsidSect="00E53EA1"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5B5A9232" w14:textId="77777777" w:rsidR="002E3B48" w:rsidRPr="002D2692" w:rsidRDefault="002E3B48" w:rsidP="002E3B48">
      <w:pPr>
        <w:rPr>
          <w:b/>
          <w:bCs/>
          <w:i/>
          <w:iCs/>
          <w:sz w:val="22"/>
          <w:szCs w:val="22"/>
        </w:rPr>
      </w:pPr>
      <w:r w:rsidRPr="002D2692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592A9841" wp14:editId="53DD563E">
                <wp:simplePos x="0" y="0"/>
                <wp:positionH relativeFrom="column">
                  <wp:posOffset>-66040</wp:posOffset>
                </wp:positionH>
                <wp:positionV relativeFrom="paragraph">
                  <wp:posOffset>321310</wp:posOffset>
                </wp:positionV>
                <wp:extent cx="6215380" cy="2797175"/>
                <wp:effectExtent l="0" t="0" r="0" b="0"/>
                <wp:wrapTight wrapText="bothSides">
                  <wp:wrapPolygon edited="0">
                    <wp:start x="0" y="196"/>
                    <wp:lineTo x="0" y="21379"/>
                    <wp:lineTo x="21538" y="21379"/>
                    <wp:lineTo x="21538" y="196"/>
                    <wp:lineTo x="0" y="196"/>
                  </wp:wrapPolygon>
                </wp:wrapTight>
                <wp:docPr id="13" name="Group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215380" cy="2757807"/>
                          <a:chOff x="0" y="194"/>
                          <a:chExt cx="62131" cy="27180"/>
                        </a:xfrm>
                      </wpg:grpSpPr>
                      <pic:pic xmlns:pic="http://schemas.openxmlformats.org/drawingml/2006/picture">
                        <pic:nvPicPr>
                          <pic:cNvPr id="14" name="Picture 13"/>
                          <pic:cNvPicPr>
                            <a:picLocks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194"/>
                            <a:ext cx="27568" cy="2718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5" name="Picture 14"/>
                          <pic:cNvPicPr>
                            <a:picLocks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34563" y="194"/>
                            <a:ext cx="27568" cy="2718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B627479" id="Group 15" o:spid="_x0000_s1026" style="position:absolute;margin-left:-5.2pt;margin-top:25.3pt;width:489.4pt;height:220.25pt;z-index:251674624;mso-width-relative:margin;mso-height-relative:margin" coordorigin=",194" coordsize="62131,27180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">
                <v:shape id="Picture 13" o:spid="_x0000_s1027" type="#_x0000_t75" style="position:absolute;top:194;width:27568;height:2718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">
                  <v:imagedata r:id="rId55" o:title=""/>
                  <o:lock v:ext="edit" aspectratio="f"/>
                </v:shape>
                <v:shape id="Picture 14" o:spid="_x0000_s1028" type="#_x0000_t75" style="position:absolute;left:34563;top:194;width:27568;height:2718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">
                  <v:imagedata r:id="rId56" o:title=""/>
                  <o:lock v:ext="edit" aspectratio="f"/>
                </v:shape>
                <w10:wrap type="tight"/>
              </v:group>
            </w:pict>
          </mc:Fallback>
        </mc:AlternateContent>
      </w:r>
      <w:r w:rsidRPr="002D2692">
        <w:rPr>
          <w:b/>
          <w:bCs/>
          <w:i/>
          <w:iCs/>
          <w:sz w:val="22"/>
          <w:szCs w:val="22"/>
        </w:rPr>
        <w:t>Paranoid ideation as predictor</w:t>
      </w:r>
    </w:p>
    <w:p w14:paraId="3CD73A85" w14:textId="69292FE4" w:rsidR="002E3B48" w:rsidRPr="002D2692" w:rsidRDefault="002E3B48" w:rsidP="000D3877">
      <w:pPr>
        <w:rPr>
          <w:b/>
          <w:bCs/>
          <w:i/>
          <w:iCs/>
          <w:sz w:val="22"/>
          <w:szCs w:val="22"/>
        </w:rPr>
      </w:pPr>
    </w:p>
    <w:p w14:paraId="5E93555F" w14:textId="77777777" w:rsidR="00380F47" w:rsidRPr="002D2692" w:rsidRDefault="00380F47" w:rsidP="000D3877">
      <w:pPr>
        <w:rPr>
          <w:b/>
          <w:bCs/>
          <w:i/>
          <w:iCs/>
          <w:sz w:val="22"/>
          <w:szCs w:val="22"/>
        </w:rPr>
        <w:sectPr w:rsidR="00380F47" w:rsidRPr="002D2692" w:rsidSect="00E53EA1"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0878F65B" w14:textId="203EF20B" w:rsidR="00674094" w:rsidRPr="002D2692" w:rsidRDefault="00380F47" w:rsidP="00674094">
      <w:pPr>
        <w:rPr>
          <w:b/>
          <w:bCs/>
        </w:rPr>
      </w:pPr>
      <w:r w:rsidRPr="002D2692">
        <w:rPr>
          <w:i/>
          <w:iCs/>
        </w:rPr>
        <w:lastRenderedPageBreak/>
        <w:t xml:space="preserve">S4. </w:t>
      </w:r>
      <w:r w:rsidR="00674094" w:rsidRPr="002D2692">
        <w:rPr>
          <w:i/>
          <w:iCs/>
        </w:rPr>
        <w:t>Varimax rotated principal component analysis (PCA) results for COVID-19 related CT belief items (general and specific).</w:t>
      </w:r>
      <w:r w:rsidR="00674094" w:rsidRPr="002D2692">
        <w:rPr>
          <w:i/>
          <w:iCs/>
        </w:rPr>
        <w:br/>
      </w:r>
    </w:p>
    <w:tbl>
      <w:tblPr>
        <w:tblStyle w:val="TableGrid"/>
        <w:tblW w:w="6945" w:type="dxa"/>
        <w:tblLook w:val="04A0" w:firstRow="1" w:lastRow="0" w:firstColumn="1" w:lastColumn="0" w:noHBand="0" w:noVBand="1"/>
      </w:tblPr>
      <w:tblGrid>
        <w:gridCol w:w="1418"/>
        <w:gridCol w:w="1229"/>
        <w:gridCol w:w="1144"/>
        <w:gridCol w:w="1431"/>
        <w:gridCol w:w="1723"/>
      </w:tblGrid>
      <w:tr w:rsidR="00674094" w:rsidRPr="002D2692" w14:paraId="4BA06AC4" w14:textId="77777777" w:rsidTr="008D6148">
        <w:trPr>
          <w:trHeight w:val="646"/>
        </w:trPr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38FBE34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Item</w:t>
            </w:r>
          </w:p>
        </w:tc>
        <w:tc>
          <w:tcPr>
            <w:tcW w:w="122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C808CC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Factor 1</w:t>
            </w:r>
          </w:p>
        </w:tc>
        <w:tc>
          <w:tcPr>
            <w:tcW w:w="114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AA4CD5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Factor 2</w:t>
            </w:r>
          </w:p>
        </w:tc>
        <w:tc>
          <w:tcPr>
            <w:tcW w:w="143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66346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  <w:vertAlign w:val="superscript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Factor 3</w:t>
            </w:r>
          </w:p>
        </w:tc>
        <w:tc>
          <w:tcPr>
            <w:tcW w:w="172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F6582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Communality</w:t>
            </w:r>
          </w:p>
        </w:tc>
      </w:tr>
      <w:tr w:rsidR="00674094" w:rsidRPr="002D2692" w14:paraId="03AC02FD" w14:textId="77777777" w:rsidTr="008D6148">
        <w:trPr>
          <w:trHeight w:val="325"/>
        </w:trPr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2CCD9F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sc1</w:t>
            </w:r>
          </w:p>
        </w:tc>
        <w:tc>
          <w:tcPr>
            <w:tcW w:w="1229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25D9469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14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B761C6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43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2C2D1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72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CB133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7</w:t>
            </w:r>
          </w:p>
        </w:tc>
      </w:tr>
      <w:tr w:rsidR="00674094" w:rsidRPr="002D2692" w14:paraId="666DC39F" w14:textId="77777777" w:rsidTr="008D6148">
        <w:trPr>
          <w:trHeight w:val="290"/>
        </w:trPr>
        <w:tc>
          <w:tcPr>
            <w:tcW w:w="1418" w:type="dxa"/>
            <w:tcBorders>
              <w:left w:val="nil"/>
              <w:bottom w:val="nil"/>
              <w:right w:val="nil"/>
            </w:tcBorders>
            <w:vAlign w:val="center"/>
          </w:tcPr>
          <w:p w14:paraId="78FB629F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c2</w:t>
            </w:r>
          </w:p>
        </w:tc>
        <w:tc>
          <w:tcPr>
            <w:tcW w:w="1229" w:type="dxa"/>
            <w:tcBorders>
              <w:left w:val="nil"/>
              <w:bottom w:val="nil"/>
              <w:right w:val="nil"/>
            </w:tcBorders>
            <w:vAlign w:val="bottom"/>
          </w:tcPr>
          <w:p w14:paraId="5F036F3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144" w:type="dxa"/>
            <w:tcBorders>
              <w:left w:val="nil"/>
              <w:bottom w:val="nil"/>
              <w:right w:val="nil"/>
            </w:tcBorders>
            <w:vAlign w:val="center"/>
          </w:tcPr>
          <w:p w14:paraId="21CF4C3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431" w:type="dxa"/>
            <w:tcBorders>
              <w:left w:val="nil"/>
              <w:bottom w:val="nil"/>
              <w:right w:val="nil"/>
            </w:tcBorders>
            <w:vAlign w:val="center"/>
          </w:tcPr>
          <w:p w14:paraId="28AB46F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723" w:type="dxa"/>
            <w:tcBorders>
              <w:left w:val="nil"/>
              <w:bottom w:val="nil"/>
              <w:right w:val="nil"/>
            </w:tcBorders>
            <w:vAlign w:val="center"/>
          </w:tcPr>
          <w:p w14:paraId="4DCDACD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5</w:t>
            </w:r>
          </w:p>
        </w:tc>
      </w:tr>
      <w:tr w:rsidR="00674094" w:rsidRPr="002D2692" w14:paraId="0C7DC341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BF69816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c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5E3537F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3AB1E75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605975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9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2F8B425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51</w:t>
            </w:r>
          </w:p>
        </w:tc>
      </w:tr>
      <w:tr w:rsidR="00674094" w:rsidRPr="002D2692" w14:paraId="3C0BE2FE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FB84371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c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B00340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1D97CB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F922F8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637217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2</w:t>
            </w:r>
          </w:p>
        </w:tc>
      </w:tr>
      <w:tr w:rsidR="00674094" w:rsidRPr="002D2692" w14:paraId="2C89A739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2F10016B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c2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141322D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3D2D4C9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DDFB0D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59910C1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56</w:t>
            </w:r>
          </w:p>
        </w:tc>
      </w:tr>
      <w:tr w:rsidR="00674094" w:rsidRPr="002D2692" w14:paraId="57D9531F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7E0F985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c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4CD1258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E9A81F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877CDB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71BFD8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9</w:t>
            </w:r>
          </w:p>
        </w:tc>
      </w:tr>
      <w:tr w:rsidR="00674094" w:rsidRPr="002D2692" w14:paraId="2713D34F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7569F82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spr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132107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58AFC2E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69D5384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33DC577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6</w:t>
            </w:r>
          </w:p>
        </w:tc>
      </w:tr>
      <w:tr w:rsidR="00674094" w:rsidRPr="002D2692" w14:paraId="40E2EEEE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E9E5331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pr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5AEA624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6CCA2C9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231C958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1AA1811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7</w:t>
            </w:r>
          </w:p>
        </w:tc>
      </w:tr>
      <w:tr w:rsidR="00674094" w:rsidRPr="002D2692" w14:paraId="4D4485BD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5CF4FF8B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pr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3DFC649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6ABE0A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AD7354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D24866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4</w:t>
            </w:r>
          </w:p>
        </w:tc>
      </w:tr>
      <w:tr w:rsidR="00674094" w:rsidRPr="002D2692" w14:paraId="69F1A3C3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58CB9493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spr4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150FC15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878FCB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4832D8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77761D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8</w:t>
            </w:r>
          </w:p>
        </w:tc>
      </w:tr>
      <w:tr w:rsidR="00674094" w:rsidRPr="002D2692" w14:paraId="2199A6B1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76245930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pr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B7E6F1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6C797BE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B9455E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54B0E6F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9</w:t>
            </w:r>
          </w:p>
        </w:tc>
      </w:tr>
      <w:tr w:rsidR="00674094" w:rsidRPr="002D2692" w14:paraId="1B49CD43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E9C8BAD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pr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6A7283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5BF957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21D4A51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5CED83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4</w:t>
            </w:r>
          </w:p>
        </w:tc>
      </w:tr>
      <w:tr w:rsidR="00674094" w:rsidRPr="002D2692" w14:paraId="386D15B9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795452FC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spr7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330090F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37C66B0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20421A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38C4CD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5</w:t>
            </w:r>
          </w:p>
        </w:tc>
      </w:tr>
      <w:tr w:rsidR="00674094" w:rsidRPr="002D2692" w14:paraId="0408A4B2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BE71B78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r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C15AC7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66859A2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2E77DD6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47758F5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</w:t>
            </w:r>
          </w:p>
        </w:tc>
      </w:tr>
      <w:tr w:rsidR="00674094" w:rsidRPr="002D2692" w14:paraId="425432F8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5AA2FAF5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r2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39826EF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5BE8753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FE4A2C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144AAA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</w:t>
            </w:r>
          </w:p>
        </w:tc>
      </w:tr>
      <w:tr w:rsidR="00674094" w:rsidRPr="002D2692" w14:paraId="783FD214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3342D8F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r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3C4A79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5A5ECB4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1A9919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14391D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2</w:t>
            </w:r>
          </w:p>
        </w:tc>
      </w:tr>
      <w:tr w:rsidR="00674094" w:rsidRPr="002D2692" w14:paraId="2E35591A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36B4C2A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r4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0655CDB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24C0980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B951C2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2652B2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2</w:t>
            </w:r>
          </w:p>
        </w:tc>
      </w:tr>
      <w:tr w:rsidR="00674094" w:rsidRPr="002D2692" w14:paraId="52514EEB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FA7FD81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r5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AB52D8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39FA06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6DDA6B7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F595CF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1</w:t>
            </w:r>
          </w:p>
        </w:tc>
      </w:tr>
      <w:tr w:rsidR="00674094" w:rsidRPr="002D2692" w14:paraId="33B19F0C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44D74B3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spe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A82BD0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499E89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1F7CD43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12E69A1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4</w:t>
            </w:r>
          </w:p>
        </w:tc>
      </w:tr>
      <w:tr w:rsidR="00674094" w:rsidRPr="002D2692" w14:paraId="02937311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02F6886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2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5C9BC5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574C13E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1CA44FC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695240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</w:p>
        </w:tc>
      </w:tr>
      <w:tr w:rsidR="00674094" w:rsidRPr="002D2692" w14:paraId="7CC0B31D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6DB1FCD5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03D774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3115F85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32E4429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9DBB52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</w:p>
        </w:tc>
      </w:tr>
      <w:tr w:rsidR="00674094" w:rsidRPr="002D2692" w14:paraId="2D09F50F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07A450C1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4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45BAC14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2895670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69D83A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3CF916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4</w:t>
            </w:r>
          </w:p>
        </w:tc>
      </w:tr>
      <w:tr w:rsidR="00674094" w:rsidRPr="002D2692" w14:paraId="042C026D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720B15B7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5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2E4D027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5B6397B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16C0528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B2BA37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2</w:t>
            </w:r>
          </w:p>
        </w:tc>
      </w:tr>
      <w:tr w:rsidR="00674094" w:rsidRPr="002D2692" w14:paraId="73B52FFA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2765C792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6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06A5F9D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286D8F3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E1CAF2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D77B05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9</w:t>
            </w:r>
          </w:p>
        </w:tc>
      </w:tr>
      <w:tr w:rsidR="00674094" w:rsidRPr="002D2692" w14:paraId="730AAA50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08FE8E86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7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28AE522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42930AE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1E15D3C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466A31F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9</w:t>
            </w:r>
          </w:p>
        </w:tc>
      </w:tr>
      <w:tr w:rsidR="00674094" w:rsidRPr="002D2692" w14:paraId="1FBE3F34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7B34AF01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8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2F2AA19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185EAC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98DCF9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30614C7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2</w:t>
            </w:r>
          </w:p>
        </w:tc>
      </w:tr>
      <w:tr w:rsidR="00674094" w:rsidRPr="002D2692" w14:paraId="3C1294D2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608B718D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9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09008E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0B1BE1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DD53E3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48C1562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</w:p>
        </w:tc>
      </w:tr>
      <w:tr w:rsidR="00674094" w:rsidRPr="002D2692" w14:paraId="18129C8B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2FE40BCA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10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5AA5138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9EA34E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8FB364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585D8DB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7</w:t>
            </w:r>
          </w:p>
        </w:tc>
      </w:tr>
      <w:tr w:rsidR="00674094" w:rsidRPr="002D2692" w14:paraId="68D7A745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D0C4C07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1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BCD5F9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0D9F74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14F058B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6387B92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5</w:t>
            </w:r>
          </w:p>
        </w:tc>
      </w:tr>
      <w:tr w:rsidR="00674094" w:rsidRPr="002D2692" w14:paraId="528943C7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438FD8D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12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0963CAE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546B36F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3027722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453EBC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2</w:t>
            </w:r>
          </w:p>
        </w:tc>
      </w:tr>
      <w:tr w:rsidR="00674094" w:rsidRPr="002D2692" w14:paraId="2B7A6069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76FA0753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1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0F7F9C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7436469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613F266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4EB25BD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4</w:t>
            </w:r>
          </w:p>
        </w:tc>
      </w:tr>
      <w:tr w:rsidR="00674094" w:rsidRPr="002D2692" w14:paraId="54E6B9B5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0D1680D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14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4C916E4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2404C1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7B323C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2E718AC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2</w:t>
            </w:r>
          </w:p>
        </w:tc>
      </w:tr>
      <w:tr w:rsidR="00674094" w:rsidRPr="002D2692" w14:paraId="7441AF2D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26F296D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15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D94F7D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6F3CFC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276469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1E7E745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8</w:t>
            </w:r>
          </w:p>
        </w:tc>
      </w:tr>
      <w:tr w:rsidR="00674094" w:rsidRPr="002D2692" w14:paraId="05130C61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6EA4A6F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16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35364C2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7F1561F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25C381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56E0B1D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</w:p>
        </w:tc>
      </w:tr>
      <w:tr w:rsidR="00674094" w:rsidRPr="002D2692" w14:paraId="1CD27752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6CE8A1A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17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C94EF5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78AFE6E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F3917C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1C524FF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5</w:t>
            </w:r>
          </w:p>
        </w:tc>
      </w:tr>
      <w:tr w:rsidR="00674094" w:rsidRPr="002D2692" w14:paraId="6DA93C57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51384E4B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18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820745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01C8A1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31EB909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3517D09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5</w:t>
            </w:r>
          </w:p>
        </w:tc>
      </w:tr>
      <w:tr w:rsidR="00674094" w:rsidRPr="002D2692" w14:paraId="5B5D95C1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07CC481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19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1D8B35B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0099B2A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2367C1C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5E82CF7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5</w:t>
            </w:r>
          </w:p>
        </w:tc>
      </w:tr>
      <w:tr w:rsidR="00674094" w:rsidRPr="002D2692" w14:paraId="212E4004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046F1F8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20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2CBD7D4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7C7CD46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5BEC6C2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17FEB33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</w:p>
        </w:tc>
      </w:tr>
      <w:tr w:rsidR="00674094" w:rsidRPr="002D2692" w14:paraId="3A66EEEB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065A96AC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2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5C53075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784CAF8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30F6A69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1627D2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7</w:t>
            </w:r>
          </w:p>
        </w:tc>
      </w:tr>
      <w:tr w:rsidR="00674094" w:rsidRPr="002D2692" w14:paraId="0077D873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9E8935A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22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0A69AACE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2CA62C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93C19C5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11B5A49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9</w:t>
            </w:r>
          </w:p>
        </w:tc>
      </w:tr>
      <w:tr w:rsidR="00674094" w:rsidRPr="002D2692" w14:paraId="2A668A0F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0B771F9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23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89C07C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44E3CDC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25A10F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44A1DD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6</w:t>
            </w:r>
          </w:p>
        </w:tc>
      </w:tr>
      <w:tr w:rsidR="00674094" w:rsidRPr="002D2692" w14:paraId="505A1758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ACB1E97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lastRenderedPageBreak/>
              <w:t>spe 24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1D616917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3D094FDA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2949366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8B845C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8</w:t>
            </w:r>
          </w:p>
        </w:tc>
      </w:tr>
      <w:tr w:rsidR="00674094" w:rsidRPr="002D2692" w14:paraId="6EEA1D70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2B3E7764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25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16770AC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6FE61B4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69B19DE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5E048834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6</w:t>
            </w:r>
          </w:p>
        </w:tc>
      </w:tr>
      <w:tr w:rsidR="00674094" w:rsidRPr="002D2692" w14:paraId="09E45032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267836C5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26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6CD9D863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9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7C4F505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09C9F58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23DDAA8B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8</w:t>
            </w:r>
          </w:p>
        </w:tc>
      </w:tr>
      <w:tr w:rsidR="00674094" w:rsidRPr="002D2692" w14:paraId="4F964846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16E53C66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27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734ACB4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766364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473DB5AF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256FDDA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4</w:t>
            </w:r>
          </w:p>
        </w:tc>
      </w:tr>
      <w:tr w:rsidR="00674094" w:rsidRPr="002D2692" w14:paraId="2E3165A5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535F76A7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28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1057BA9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09ED9A0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390F98A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265F399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9</w:t>
            </w:r>
          </w:p>
        </w:tc>
      </w:tr>
      <w:tr w:rsidR="00674094" w:rsidRPr="002D2692" w14:paraId="6F37BFD6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38153439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 xml:space="preserve"> 29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20813AE9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18BDCC1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444A96B2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7C84016D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</w:p>
        </w:tc>
      </w:tr>
      <w:tr w:rsidR="00674094" w:rsidRPr="002D2692" w14:paraId="012CC36C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48C75DB7" w14:textId="77777777" w:rsidR="00674094" w:rsidRPr="002D2692" w:rsidRDefault="00674094" w:rsidP="008D6148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30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236321C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2D12AEA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40C2DF5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0EFFAA16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68</w:t>
            </w:r>
          </w:p>
        </w:tc>
      </w:tr>
      <w:tr w:rsidR="00674094" w:rsidRPr="002D2692" w14:paraId="041A7832" w14:textId="77777777" w:rsidTr="008D6148">
        <w:trPr>
          <w:trHeight w:val="290"/>
        </w:trPr>
        <w:tc>
          <w:tcPr>
            <w:tcW w:w="1418" w:type="dxa"/>
            <w:tcBorders>
              <w:left w:val="nil"/>
              <w:right w:val="nil"/>
            </w:tcBorders>
            <w:vAlign w:val="center"/>
          </w:tcPr>
          <w:p w14:paraId="2D51A6E8" w14:textId="77777777" w:rsidR="00674094" w:rsidRPr="002D2692" w:rsidRDefault="00674094" w:rsidP="008D6148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spe 31</w:t>
            </w:r>
          </w:p>
        </w:tc>
        <w:tc>
          <w:tcPr>
            <w:tcW w:w="1229" w:type="dxa"/>
            <w:tcBorders>
              <w:left w:val="nil"/>
              <w:right w:val="nil"/>
            </w:tcBorders>
            <w:vAlign w:val="bottom"/>
          </w:tcPr>
          <w:p w14:paraId="307CCD41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1144" w:type="dxa"/>
            <w:tcBorders>
              <w:left w:val="nil"/>
              <w:right w:val="nil"/>
            </w:tcBorders>
            <w:vAlign w:val="center"/>
          </w:tcPr>
          <w:p w14:paraId="3EDAF3B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431" w:type="dxa"/>
            <w:tcBorders>
              <w:left w:val="nil"/>
              <w:right w:val="nil"/>
            </w:tcBorders>
            <w:vAlign w:val="center"/>
          </w:tcPr>
          <w:p w14:paraId="70C4A568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723" w:type="dxa"/>
            <w:tcBorders>
              <w:left w:val="nil"/>
              <w:right w:val="nil"/>
            </w:tcBorders>
            <w:vAlign w:val="center"/>
          </w:tcPr>
          <w:p w14:paraId="430A7AEC" w14:textId="77777777" w:rsidR="00674094" w:rsidRPr="002D2692" w:rsidRDefault="00674094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/>
                <w:sz w:val="20"/>
                <w:szCs w:val="20"/>
              </w:rPr>
              <w:t>0.76</w:t>
            </w:r>
          </w:p>
        </w:tc>
      </w:tr>
    </w:tbl>
    <w:p w14:paraId="0681BC15" w14:textId="770660FA" w:rsidR="00674094" w:rsidRPr="002D2692" w:rsidRDefault="00674094" w:rsidP="00674094">
      <w:pPr>
        <w:rPr>
          <w:sz w:val="16"/>
          <w:szCs w:val="16"/>
        </w:rPr>
      </w:pPr>
      <w:r w:rsidRPr="002D2692">
        <w:rPr>
          <w:i/>
          <w:iCs/>
          <w:sz w:val="16"/>
          <w:szCs w:val="16"/>
        </w:rPr>
        <w:br/>
        <w:t>Note</w:t>
      </w:r>
      <w:r w:rsidRPr="002D2692">
        <w:rPr>
          <w:sz w:val="16"/>
          <w:szCs w:val="16"/>
        </w:rPr>
        <w:t>. The extraction method was principal component analysis with a varimax rotation. Component loadings &gt;.5 are marked in bold.</w:t>
      </w:r>
    </w:p>
    <w:p w14:paraId="7E9CDABF" w14:textId="77777777" w:rsidR="00EF5095" w:rsidRPr="002D2692" w:rsidRDefault="00EF5095" w:rsidP="000D3877">
      <w:pPr>
        <w:rPr>
          <w:b/>
          <w:bCs/>
          <w:i/>
          <w:iCs/>
          <w:sz w:val="22"/>
          <w:szCs w:val="22"/>
        </w:rPr>
        <w:sectPr w:rsidR="00EF5095" w:rsidRPr="002D2692" w:rsidSect="00E53EA1"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7EE092D3" w14:textId="7B4C80FF" w:rsidR="00731107" w:rsidRPr="002D2692" w:rsidRDefault="00731107" w:rsidP="00731107">
      <w:pPr>
        <w:rPr>
          <w:i/>
          <w:iCs/>
        </w:rPr>
      </w:pPr>
      <w:r w:rsidRPr="002D2692">
        <w:rPr>
          <w:i/>
          <w:iCs/>
        </w:rPr>
        <w:lastRenderedPageBreak/>
        <w:t>S5.</w:t>
      </w:r>
      <w:r w:rsidR="00AC2C02" w:rsidRPr="002D2692">
        <w:rPr>
          <w:i/>
          <w:iCs/>
        </w:rPr>
        <w:t>1</w:t>
      </w:r>
      <w:r w:rsidRPr="002D2692">
        <w:rPr>
          <w:i/>
          <w:iCs/>
        </w:rPr>
        <w:t xml:space="preserve"> Supplementary analyses: Descriptive statistics</w:t>
      </w:r>
      <w:r w:rsidR="00AC2C02" w:rsidRPr="002D2692">
        <w:rPr>
          <w:i/>
          <w:iCs/>
        </w:rPr>
        <w:t xml:space="preserve"> and </w:t>
      </w:r>
      <w:r w:rsidR="00975E76" w:rsidRPr="002D2692">
        <w:rPr>
          <w:i/>
          <w:iCs/>
        </w:rPr>
        <w:t>multiple</w:t>
      </w:r>
      <w:r w:rsidR="00877DFF" w:rsidRPr="002D2692">
        <w:rPr>
          <w:i/>
          <w:iCs/>
        </w:rPr>
        <w:t xml:space="preserve"> regression analyses results </w:t>
      </w:r>
      <w:r w:rsidR="00AC2C02" w:rsidRPr="002D2692">
        <w:rPr>
          <w:i/>
          <w:iCs/>
        </w:rPr>
        <w:t>for</w:t>
      </w:r>
      <w:r w:rsidR="00877DFF" w:rsidRPr="002D2692">
        <w:rPr>
          <w:i/>
          <w:iCs/>
        </w:rPr>
        <w:t xml:space="preserve"> BACE and </w:t>
      </w:r>
      <w:r w:rsidR="00AC2C02" w:rsidRPr="002D2692">
        <w:rPr>
          <w:i/>
          <w:iCs/>
        </w:rPr>
        <w:t xml:space="preserve">alternative </w:t>
      </w:r>
      <w:r w:rsidR="00877DFF" w:rsidRPr="002D2692">
        <w:rPr>
          <w:i/>
          <w:iCs/>
        </w:rPr>
        <w:t xml:space="preserve">LA bias </w:t>
      </w:r>
    </w:p>
    <w:p w14:paraId="65A2E7C1" w14:textId="35A1D61E" w:rsidR="002F5B52" w:rsidRPr="002D2692" w:rsidRDefault="002F5B52" w:rsidP="00731107">
      <w:pPr>
        <w:rPr>
          <w:i/>
          <w:iCs/>
        </w:rPr>
      </w:pPr>
    </w:p>
    <w:p w14:paraId="7A7C7D37" w14:textId="1481DFCA" w:rsidR="002F5B52" w:rsidRPr="002D2692" w:rsidRDefault="002F5B52" w:rsidP="002F5B52">
      <w:pPr>
        <w:rPr>
          <w:sz w:val="22"/>
          <w:szCs w:val="22"/>
        </w:rPr>
      </w:pPr>
      <w:r w:rsidRPr="002D2692">
        <w:rPr>
          <w:sz w:val="22"/>
          <w:szCs w:val="22"/>
        </w:rPr>
        <w:t xml:space="preserve">Note: The results reported here refer to additional parameters which could be retrieved from analyses of the BADE task (Fictitious scenario task). </w:t>
      </w:r>
      <w:r w:rsidR="00100420" w:rsidRPr="002D2692">
        <w:rPr>
          <w:sz w:val="22"/>
          <w:szCs w:val="22"/>
        </w:rPr>
        <w:t>These</w:t>
      </w:r>
      <w:r w:rsidRPr="002D2692">
        <w:rPr>
          <w:sz w:val="22"/>
          <w:szCs w:val="22"/>
        </w:rPr>
        <w:t xml:space="preserve"> include a Bias against confirmatory evidence (BACE) as well as an alternative score for a Liberal acceptance (LA) bias. </w:t>
      </w:r>
    </w:p>
    <w:p w14:paraId="1CA0122B" w14:textId="70D2A07F" w:rsidR="002F5B52" w:rsidRPr="002D2692" w:rsidRDefault="002F5B52" w:rsidP="00731107">
      <w:pPr>
        <w:rPr>
          <w:sz w:val="22"/>
          <w:szCs w:val="22"/>
        </w:rPr>
      </w:pPr>
      <w:r w:rsidRPr="002D2692">
        <w:rPr>
          <w:sz w:val="22"/>
          <w:szCs w:val="22"/>
        </w:rPr>
        <w:t>The BACE refer</w:t>
      </w:r>
      <w:r w:rsidR="00735567" w:rsidRPr="002D2692">
        <w:rPr>
          <w:sz w:val="22"/>
          <w:szCs w:val="22"/>
        </w:rPr>
        <w:t>s</w:t>
      </w:r>
      <w:r w:rsidRPr="002D2692">
        <w:rPr>
          <w:sz w:val="22"/>
          <w:szCs w:val="22"/>
        </w:rPr>
        <w:t xml:space="preserve"> to the ability to adequately integrative new information supporting the true answer, and was computed by subtracting plausibility ratings for the true answer in Sentence 3 from the plausibility rating for this answer in Sentence 1. A positive score reflects a </w:t>
      </w:r>
      <w:r w:rsidR="003A7EA5" w:rsidRPr="002D2692">
        <w:rPr>
          <w:sz w:val="22"/>
          <w:szCs w:val="22"/>
        </w:rPr>
        <w:t>lower</w:t>
      </w:r>
      <w:r w:rsidRPr="002D2692">
        <w:rPr>
          <w:sz w:val="22"/>
          <w:szCs w:val="22"/>
        </w:rPr>
        <w:t xml:space="preserve"> flexibility in confirmatory evidence integration</w:t>
      </w:r>
      <w:r w:rsidR="00F77642" w:rsidRPr="002D2692">
        <w:rPr>
          <w:sz w:val="22"/>
          <w:szCs w:val="22"/>
        </w:rPr>
        <w:t xml:space="preserve"> (i.e.</w:t>
      </w:r>
      <w:r w:rsidR="004D1D82" w:rsidRPr="002D2692">
        <w:rPr>
          <w:sz w:val="22"/>
          <w:szCs w:val="22"/>
        </w:rPr>
        <w:t>,</w:t>
      </w:r>
      <w:r w:rsidR="00F77642" w:rsidRPr="002D2692">
        <w:rPr>
          <w:sz w:val="22"/>
          <w:szCs w:val="22"/>
        </w:rPr>
        <w:t xml:space="preserve"> a higher BACE)</w:t>
      </w:r>
      <w:r w:rsidR="0072196C" w:rsidRPr="002D2692">
        <w:rPr>
          <w:sz w:val="22"/>
          <w:szCs w:val="22"/>
        </w:rPr>
        <w:t xml:space="preserve">. A negative score </w:t>
      </w:r>
      <w:r w:rsidR="004D1D82" w:rsidRPr="002D2692">
        <w:rPr>
          <w:sz w:val="22"/>
          <w:szCs w:val="22"/>
        </w:rPr>
        <w:t>reflects</w:t>
      </w:r>
      <w:r w:rsidR="0072196C" w:rsidRPr="002D2692">
        <w:rPr>
          <w:sz w:val="22"/>
          <w:szCs w:val="22"/>
        </w:rPr>
        <w:t xml:space="preserve"> an adaptive integration of evidence in favour of the true option.</w:t>
      </w:r>
      <w:r w:rsidR="00A15F7A" w:rsidRPr="002D2692">
        <w:rPr>
          <w:sz w:val="22"/>
          <w:szCs w:val="22"/>
        </w:rPr>
        <w:t xml:space="preserve"> </w:t>
      </w:r>
      <w:r w:rsidRPr="002D2692">
        <w:rPr>
          <w:sz w:val="22"/>
          <w:szCs w:val="22"/>
        </w:rPr>
        <w:t xml:space="preserve">The LA bias based on the Fictitious Scenario Task was computed by </w:t>
      </w:r>
      <w:r w:rsidR="0089010C" w:rsidRPr="002D2692">
        <w:rPr>
          <w:sz w:val="22"/>
          <w:szCs w:val="22"/>
        </w:rPr>
        <w:t xml:space="preserve">averaging plausibility ratings </w:t>
      </w:r>
      <w:r w:rsidR="000F0DD7" w:rsidRPr="002D2692">
        <w:rPr>
          <w:sz w:val="22"/>
          <w:szCs w:val="22"/>
        </w:rPr>
        <w:t xml:space="preserve">for the absurd answer option </w:t>
      </w:r>
      <w:r w:rsidR="0089010C" w:rsidRPr="002D2692">
        <w:rPr>
          <w:sz w:val="22"/>
          <w:szCs w:val="22"/>
        </w:rPr>
        <w:t xml:space="preserve">across the three sentences. A higher score reflects a </w:t>
      </w:r>
      <w:r w:rsidR="00CB73F2" w:rsidRPr="002D2692">
        <w:rPr>
          <w:sz w:val="22"/>
          <w:szCs w:val="22"/>
        </w:rPr>
        <w:t>higher</w:t>
      </w:r>
      <w:r w:rsidR="0089010C" w:rsidRPr="002D2692">
        <w:rPr>
          <w:sz w:val="22"/>
          <w:szCs w:val="22"/>
        </w:rPr>
        <w:t xml:space="preserve"> LA bias</w:t>
      </w:r>
      <w:r w:rsidR="00352E66" w:rsidRPr="002D2692">
        <w:rPr>
          <w:sz w:val="22"/>
          <w:szCs w:val="22"/>
        </w:rPr>
        <w:t xml:space="preserve"> (range 1–11)</w:t>
      </w:r>
      <w:r w:rsidR="0089010C" w:rsidRPr="002D2692">
        <w:rPr>
          <w:sz w:val="22"/>
          <w:szCs w:val="22"/>
        </w:rPr>
        <w:t>.</w:t>
      </w:r>
      <w:r w:rsidR="00CB73F2" w:rsidRPr="002D2692">
        <w:rPr>
          <w:sz w:val="22"/>
          <w:szCs w:val="22"/>
        </w:rPr>
        <w:t xml:space="preserve"> In contrast, in the conventional way to assess LA bias a higher score reflects a lower LA bias.</w:t>
      </w:r>
    </w:p>
    <w:p w14:paraId="6B14D6FA" w14:textId="198821C5" w:rsidR="002F5B52" w:rsidRPr="002D2692" w:rsidRDefault="002F5B52" w:rsidP="00731107">
      <w:pPr>
        <w:rPr>
          <w:i/>
          <w:iCs/>
        </w:rPr>
      </w:pPr>
    </w:p>
    <w:p w14:paraId="14B88737" w14:textId="53DE3740" w:rsidR="00AC2C02" w:rsidRPr="002D2692" w:rsidRDefault="002F5B52" w:rsidP="00352E66">
      <w:pPr>
        <w:rPr>
          <w:rFonts w:ascii="greek" w:hAnsi="greek"/>
          <w:i/>
          <w:iCs/>
          <w:sz w:val="22"/>
          <w:szCs w:val="22"/>
          <w:vertAlign w:val="subscript"/>
          <w:lang w:val="en-CH"/>
        </w:rPr>
      </w:pPr>
      <w:r w:rsidRPr="002D2692">
        <w:rPr>
          <w:i/>
          <w:iCs/>
          <w:sz w:val="22"/>
          <w:szCs w:val="22"/>
        </w:rPr>
        <w:t xml:space="preserve">LA bias as assessed with the conventional way reported in the manuscript correlated </w:t>
      </w:r>
      <w:r w:rsidR="006E1255" w:rsidRPr="002D2692">
        <w:rPr>
          <w:i/>
          <w:iCs/>
          <w:sz w:val="22"/>
          <w:szCs w:val="22"/>
        </w:rPr>
        <w:t>in the expected dir</w:t>
      </w:r>
      <w:r w:rsidR="00494812" w:rsidRPr="002D2692">
        <w:rPr>
          <w:i/>
          <w:iCs/>
          <w:sz w:val="22"/>
          <w:szCs w:val="22"/>
        </w:rPr>
        <w:t>ec</w:t>
      </w:r>
      <w:r w:rsidR="006E1255" w:rsidRPr="002D2692">
        <w:rPr>
          <w:i/>
          <w:iCs/>
          <w:sz w:val="22"/>
          <w:szCs w:val="22"/>
        </w:rPr>
        <w:t xml:space="preserve">tion </w:t>
      </w:r>
      <w:r w:rsidRPr="002D2692">
        <w:rPr>
          <w:i/>
          <w:iCs/>
          <w:sz w:val="22"/>
          <w:szCs w:val="22"/>
        </w:rPr>
        <w:t xml:space="preserve">with the alternative LA computation </w:t>
      </w:r>
      <w:r w:rsidR="00757E6D" w:rsidRPr="002D2692">
        <w:rPr>
          <w:i/>
          <w:iCs/>
          <w:sz w:val="22"/>
          <w:szCs w:val="22"/>
        </w:rPr>
        <w:t>based on</w:t>
      </w:r>
      <w:r w:rsidRPr="002D2692">
        <w:rPr>
          <w:i/>
          <w:iCs/>
          <w:sz w:val="22"/>
          <w:szCs w:val="22"/>
        </w:rPr>
        <w:t xml:space="preserve"> the Fictitious Scenario Task (</w:t>
      </w:r>
      <w:r w:rsidR="00633225" w:rsidRPr="002D2692">
        <w:rPr>
          <w:i/>
          <w:iCs/>
          <w:sz w:val="22"/>
          <w:szCs w:val="22"/>
        </w:rPr>
        <w:t>r</w:t>
      </w:r>
      <w:r w:rsidR="00633225" w:rsidRPr="002D2692">
        <w:rPr>
          <w:rFonts w:ascii="greek" w:hAnsi="greek"/>
          <w:i/>
          <w:iCs/>
          <w:sz w:val="22"/>
          <w:szCs w:val="22"/>
          <w:vertAlign w:val="subscript"/>
          <w:lang w:val="en-CH"/>
        </w:rPr>
        <w:t>τ</w:t>
      </w:r>
      <w:r w:rsidR="00633225" w:rsidRPr="002D2692">
        <w:rPr>
          <w:i/>
          <w:iCs/>
          <w:sz w:val="22"/>
          <w:szCs w:val="22"/>
        </w:rPr>
        <w:t xml:space="preserve"> = -0.11, p &lt; .001</w:t>
      </w:r>
      <w:r w:rsidRPr="002D2692">
        <w:rPr>
          <w:i/>
          <w:iCs/>
          <w:sz w:val="22"/>
          <w:szCs w:val="22"/>
        </w:rPr>
        <w:t xml:space="preserve">). </w:t>
      </w:r>
      <w:r w:rsidR="00352E66" w:rsidRPr="002D2692">
        <w:rPr>
          <w:i/>
          <w:iCs/>
          <w:sz w:val="22"/>
          <w:szCs w:val="22"/>
        </w:rPr>
        <w:br/>
      </w:r>
    </w:p>
    <w:tbl>
      <w:tblPr>
        <w:tblStyle w:val="TableGrid"/>
        <w:tblW w:w="15168" w:type="dxa"/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709"/>
        <w:gridCol w:w="992"/>
        <w:gridCol w:w="136"/>
        <w:gridCol w:w="714"/>
        <w:gridCol w:w="993"/>
        <w:gridCol w:w="992"/>
        <w:gridCol w:w="709"/>
        <w:gridCol w:w="850"/>
        <w:gridCol w:w="709"/>
        <w:gridCol w:w="992"/>
        <w:gridCol w:w="851"/>
        <w:gridCol w:w="992"/>
        <w:gridCol w:w="992"/>
        <w:gridCol w:w="709"/>
        <w:gridCol w:w="850"/>
        <w:gridCol w:w="993"/>
      </w:tblGrid>
      <w:tr w:rsidR="00AC2C02" w:rsidRPr="002D2692" w14:paraId="209F0C36" w14:textId="77777777" w:rsidTr="00AC2C02">
        <w:trPr>
          <w:trHeight w:val="433"/>
        </w:trPr>
        <w:tc>
          <w:tcPr>
            <w:tcW w:w="1276" w:type="dxa"/>
            <w:vMerge w:val="restart"/>
            <w:tcBorders>
              <w:left w:val="nil"/>
              <w:right w:val="nil"/>
            </w:tcBorders>
            <w:vAlign w:val="center"/>
          </w:tcPr>
          <w:p w14:paraId="06280CB8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Effect</w:t>
            </w:r>
          </w:p>
        </w:tc>
        <w:tc>
          <w:tcPr>
            <w:tcW w:w="709" w:type="dxa"/>
            <w:vMerge w:val="restart"/>
            <w:tcBorders>
              <w:left w:val="nil"/>
              <w:right w:val="nil"/>
            </w:tcBorders>
            <w:vAlign w:val="center"/>
          </w:tcPr>
          <w:p w14:paraId="497CAA1D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i/>
                <w:iCs/>
                <w:sz w:val="22"/>
                <w:szCs w:val="22"/>
              </w:rPr>
              <w:t>M</w:t>
            </w:r>
          </w:p>
        </w:tc>
        <w:tc>
          <w:tcPr>
            <w:tcW w:w="709" w:type="dxa"/>
            <w:vMerge w:val="restart"/>
            <w:tcBorders>
              <w:left w:val="nil"/>
              <w:right w:val="nil"/>
            </w:tcBorders>
            <w:vAlign w:val="center"/>
          </w:tcPr>
          <w:p w14:paraId="4E96E803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i/>
                <w:i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i/>
                <w:iCs/>
                <w:sz w:val="22"/>
                <w:szCs w:val="22"/>
              </w:rPr>
              <w:t>SD</w:t>
            </w:r>
          </w:p>
        </w:tc>
        <w:tc>
          <w:tcPr>
            <w:tcW w:w="1128" w:type="dxa"/>
            <w:gridSpan w:val="2"/>
            <w:tcBorders>
              <w:left w:val="nil"/>
              <w:right w:val="nil"/>
            </w:tcBorders>
          </w:tcPr>
          <w:p w14:paraId="0E4F8DE4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4258" w:type="dxa"/>
            <w:gridSpan w:val="5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030C4B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General conspiracy beliefs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</w:tcPr>
          <w:p w14:paraId="18FB5005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5386" w:type="dxa"/>
            <w:gridSpan w:val="6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C39A12F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b/>
                <w:bCs/>
                <w:sz w:val="22"/>
                <w:szCs w:val="22"/>
              </w:rPr>
              <w:t>Specific conspiracy beliefs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49E99251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</w:tr>
      <w:tr w:rsidR="00AC2C02" w:rsidRPr="002D2692" w14:paraId="196C4234" w14:textId="77777777" w:rsidTr="00AC2C02">
        <w:trPr>
          <w:trHeight w:val="365"/>
        </w:trPr>
        <w:tc>
          <w:tcPr>
            <w:tcW w:w="127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0A444D8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8F1C20D" w14:textId="77777777" w:rsidR="00AC2C02" w:rsidRPr="002D2692" w:rsidRDefault="00AC2C02" w:rsidP="008D6148">
            <w:pPr>
              <w:jc w:val="center"/>
              <w:rPr>
                <w:rFonts w:ascii="Calibri" w:hAnsi="Calibri"/>
                <w:i/>
                <w:sz w:val="22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DAE2D50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E0D1F91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2D2692">
              <w:rPr>
                <w:rFonts w:ascii="Calibri" w:hAnsi="Calibri" w:cs="Calibri"/>
                <w:sz w:val="22"/>
                <w:szCs w:val="22"/>
              </w:rPr>
              <w:t>B</w:t>
            </w: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80DEC9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2D2692">
              <w:rPr>
                <w:rFonts w:ascii="Calibri" w:hAnsi="Calibri" w:cs="Calibri"/>
                <w:sz w:val="22"/>
                <w:szCs w:val="22"/>
              </w:rPr>
              <w:t>SE</w:t>
            </w:r>
          </w:p>
        </w:tc>
        <w:tc>
          <w:tcPr>
            <w:tcW w:w="1985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EF8815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2D2692">
              <w:rPr>
                <w:rFonts w:ascii="Calibri" w:hAnsi="Calibri" w:cs="Calibri"/>
                <w:sz w:val="22"/>
                <w:szCs w:val="22"/>
              </w:rPr>
              <w:t>95% CI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4456E8" w14:textId="77777777" w:rsidR="00AC2C02" w:rsidRPr="002D2692" w:rsidRDefault="00AC2C02" w:rsidP="008D6148">
            <w:pPr>
              <w:jc w:val="center"/>
              <w:rPr>
                <w:rFonts w:ascii="Symbol" w:hAnsi="Symbol" w:cs="Calibri"/>
                <w:sz w:val="22"/>
                <w:szCs w:val="22"/>
              </w:rPr>
            </w:pPr>
            <w:r w:rsidRPr="002D2692">
              <w:rPr>
                <w:rFonts w:ascii="Symbol" w:hAnsi="Symbol" w:cs="Calibri"/>
                <w:sz w:val="22"/>
                <w:szCs w:val="22"/>
              </w:rPr>
              <w:t>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AC6F4D9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</w:tcPr>
          <w:p w14:paraId="2DABF855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962A401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sz w:val="22"/>
                <w:szCs w:val="22"/>
              </w:rPr>
              <w:t>B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83A8D03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sz w:val="22"/>
                <w:szCs w:val="22"/>
              </w:rPr>
              <w:t>SE</w:t>
            </w:r>
          </w:p>
        </w:tc>
        <w:tc>
          <w:tcPr>
            <w:tcW w:w="1984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9406CFB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Calibri" w:hAnsi="Calibri" w:cs="Calibri"/>
                <w:sz w:val="22"/>
                <w:szCs w:val="22"/>
              </w:rPr>
              <w:t>95% CI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7A19832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  <w:r w:rsidRPr="002D2692">
              <w:rPr>
                <w:rFonts w:ascii="Symbol" w:hAnsi="Symbol" w:cs="Calibri"/>
                <w:sz w:val="22"/>
                <w:szCs w:val="22"/>
              </w:rPr>
              <w:t>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58AD26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7DF775B9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</w:tr>
      <w:tr w:rsidR="00AC2C02" w:rsidRPr="002D2692" w14:paraId="1CE5D7D8" w14:textId="77777777" w:rsidTr="00AC2C02">
        <w:trPr>
          <w:trHeight w:val="339"/>
        </w:trPr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69349270" w14:textId="77777777" w:rsidR="00AC2C02" w:rsidRPr="002D2692" w:rsidRDefault="00AC2C02" w:rsidP="008D6148">
            <w:pPr>
              <w:rPr>
                <w:rFonts w:ascii="Calibri" w:hAnsi="Calibri" w:cs="Calibri"/>
                <w:b/>
                <w:bCs/>
                <w:sz w:val="22"/>
                <w:szCs w:val="22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</w:tcPr>
          <w:p w14:paraId="20E2D2D1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</w:tcPr>
          <w:p w14:paraId="38BE66A1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740BFF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8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FD29DA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3B5F8B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LL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CD3F0C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UL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F88A3F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DC7964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p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29B763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Symbol" w:hAnsi="Symbol"/>
                <w:sz w:val="20"/>
                <w:szCs w:val="20"/>
              </w:rPr>
              <w:t></w:t>
            </w: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R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6D2470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1B9D80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17615E9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LL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336064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UL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05A083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EBA6AB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p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65C93C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i/>
                <w:iCs/>
                <w:sz w:val="20"/>
                <w:szCs w:val="20"/>
              </w:rPr>
            </w:pPr>
            <w:r w:rsidRPr="002D2692">
              <w:rPr>
                <w:rFonts w:ascii="Symbol" w:hAnsi="Symbol"/>
                <w:sz w:val="20"/>
                <w:szCs w:val="20"/>
              </w:rPr>
              <w:t></w:t>
            </w:r>
            <w:r w:rsidRPr="002D2692">
              <w:rPr>
                <w:rFonts w:ascii="Calibri" w:hAnsi="Calibri" w:cs="Calibri"/>
                <w:i/>
                <w:iCs/>
                <w:sz w:val="20"/>
                <w:szCs w:val="20"/>
              </w:rPr>
              <w:t>R2</w:t>
            </w:r>
          </w:p>
        </w:tc>
      </w:tr>
      <w:tr w:rsidR="00AC2C02" w:rsidRPr="002D2692" w14:paraId="557006DE" w14:textId="77777777" w:rsidTr="00AC2C02">
        <w:trPr>
          <w:trHeight w:val="308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AA6A583" w14:textId="77777777" w:rsidR="00AC2C02" w:rsidRPr="002D2692" w:rsidRDefault="00AC2C02" w:rsidP="008D6148">
            <w:pPr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i/>
                <w:iCs/>
                <w:color w:val="000000" w:themeColor="text1"/>
                <w:sz w:val="20"/>
                <w:szCs w:val="20"/>
                <w:lang w:val="de-CH"/>
              </w:rPr>
              <w:t>Reasoning biase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6283CA0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0AA9C25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C34FEFF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276862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ADC593C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2582045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9DAF039" w14:textId="77777777" w:rsidR="00AC2C02" w:rsidRPr="002D2692" w:rsidRDefault="00AC2C02" w:rsidP="008D6148">
            <w:pPr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F3EAFE6" w14:textId="77777777" w:rsidR="00AC2C02" w:rsidRPr="002D2692" w:rsidRDefault="00AC2C02" w:rsidP="008D6148">
            <w:pPr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2EEC153" w14:textId="77777777" w:rsidR="00AC2C02" w:rsidRPr="002D2692" w:rsidRDefault="00AC2C02" w:rsidP="008D6148">
            <w:pPr>
              <w:jc w:val="center"/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C7B84E3" w14:textId="77777777" w:rsidR="00AC2C02" w:rsidRPr="002D2692" w:rsidRDefault="00AC2C02" w:rsidP="008D6148">
            <w:pPr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9A5DC7F" w14:textId="77777777" w:rsidR="00AC2C02" w:rsidRPr="002D2692" w:rsidRDefault="00AC2C02" w:rsidP="008D6148">
            <w:pPr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B08BA6C" w14:textId="77777777" w:rsidR="00AC2C02" w:rsidRPr="002D2692" w:rsidRDefault="00AC2C02" w:rsidP="008D6148">
            <w:pPr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8E48340" w14:textId="77777777" w:rsidR="00AC2C02" w:rsidRPr="002D2692" w:rsidRDefault="00AC2C02" w:rsidP="008D6148">
            <w:pPr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18BE2B3" w14:textId="77777777" w:rsidR="00AC2C02" w:rsidRPr="002D2692" w:rsidRDefault="00AC2C02" w:rsidP="008D6148">
            <w:pPr>
              <w:jc w:val="center"/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E84CC90" w14:textId="77777777" w:rsidR="00AC2C02" w:rsidRPr="002D2692" w:rsidRDefault="00AC2C02" w:rsidP="008D6148">
            <w:pPr>
              <w:jc w:val="center"/>
              <w:rPr>
                <w:rFonts w:ascii="Calibri" w:hAnsi="Calibri"/>
                <w:color w:val="000000" w:themeColor="text1"/>
                <w:sz w:val="20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7A87A7E" w14:textId="77777777" w:rsidR="00AC2C02" w:rsidRPr="002D2692" w:rsidRDefault="00AC2C02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72196C" w:rsidRPr="002D2692" w14:paraId="0DC757DC" w14:textId="77777777" w:rsidTr="002F5B52">
        <w:trPr>
          <w:trHeight w:val="308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5C45D59" w14:textId="6E855F96" w:rsidR="0072196C" w:rsidRPr="002D2692" w:rsidRDefault="0072196C" w:rsidP="0072196C">
            <w:pPr>
              <w:ind w:left="181"/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ACE: total scor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93DEBFD" w14:textId="3FFC660C" w:rsidR="0072196C" w:rsidRPr="002D2692" w:rsidRDefault="00352E6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-3.5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792F56A" w14:textId="27E9660A" w:rsidR="0072196C" w:rsidRPr="002D2692" w:rsidRDefault="00352E6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2.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BDDDFAA" w14:textId="77F80658" w:rsidR="0072196C" w:rsidRPr="002D2692" w:rsidRDefault="008A5ABF" w:rsidP="0072196C">
            <w:pPr>
              <w:rPr>
                <w:rFonts w:ascii="Calibri" w:hAnsi="Calibri"/>
                <w:sz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800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DA55D8" w14:textId="2D3A3C2B" w:rsidR="0072196C" w:rsidRPr="002D2692" w:rsidRDefault="0072196C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</w:t>
            </w:r>
            <w:r w:rsidR="008A5ABF" w:rsidRPr="002D2692">
              <w:rPr>
                <w:rFonts w:ascii="Calibri" w:hAnsi="Calibri" w:cs="Calibri"/>
                <w:sz w:val="20"/>
                <w:szCs w:val="20"/>
              </w:rPr>
              <w:t>17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81C3E8B" w14:textId="02E1C5CC" w:rsidR="0072196C" w:rsidRPr="002D2692" w:rsidRDefault="008A5ABF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4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E985D18" w14:textId="0F301778" w:rsidR="0072196C" w:rsidRPr="002D2692" w:rsidRDefault="008A5ABF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1.1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63852A2" w14:textId="65E8E299" w:rsidR="0072196C" w:rsidRPr="002D2692" w:rsidRDefault="00AF07CE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1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9C706DE" w14:textId="72911370" w:rsidR="0072196C" w:rsidRPr="002D2692" w:rsidRDefault="008A5ABF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&lt;</w:t>
            </w:r>
            <w:r w:rsidR="0072196C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.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</w:t>
            </w:r>
            <w:r w:rsidR="0072196C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35F295A" w14:textId="5803B7D6" w:rsidR="0072196C" w:rsidRPr="002D2692" w:rsidRDefault="0072196C" w:rsidP="0072196C">
            <w:pPr>
              <w:jc w:val="center"/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  <w:r w:rsidR="007E7FBA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4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4C205BC" w14:textId="19F49671" w:rsidR="0072196C" w:rsidRPr="002D2692" w:rsidRDefault="0072196C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.7</w:t>
            </w:r>
            <w:r w:rsidR="007E7FBA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6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262E54C" w14:textId="5C4258B9" w:rsidR="0072196C" w:rsidRPr="002D2692" w:rsidRDefault="0072196C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.1</w:t>
            </w:r>
            <w:r w:rsidR="007E7FBA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70372F2" w14:textId="2A302AC8" w:rsidR="0072196C" w:rsidRPr="002D2692" w:rsidRDefault="00B16E1A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.5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A5D7BB1" w14:textId="5506331D" w:rsidR="0072196C" w:rsidRPr="002D2692" w:rsidRDefault="00B16E1A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1.0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F5EFD9C" w14:textId="4F0D75FD" w:rsidR="0072196C" w:rsidRPr="002D2692" w:rsidRDefault="00006E51" w:rsidP="00E305D5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12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A340803" w14:textId="74C43416" w:rsidR="0072196C" w:rsidRPr="002D2692" w:rsidRDefault="0072196C" w:rsidP="00E305D5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&lt; .00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92439B9" w14:textId="1215330E" w:rsidR="0072196C" w:rsidRPr="002D2692" w:rsidRDefault="0072196C" w:rsidP="0072196C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.2</w:t>
            </w:r>
            <w:r w:rsidR="00006E51" w:rsidRPr="002D2692">
              <w:rPr>
                <w:rFonts w:ascii="Calibri" w:hAnsi="Calibri" w:cs="Calibri"/>
                <w:sz w:val="20"/>
                <w:szCs w:val="20"/>
              </w:rPr>
              <w:t>12</w:t>
            </w:r>
          </w:p>
        </w:tc>
      </w:tr>
      <w:tr w:rsidR="0072196C" w:rsidRPr="002D2692" w14:paraId="7EF2B1D8" w14:textId="77777777" w:rsidTr="002F5B52">
        <w:trPr>
          <w:trHeight w:val="308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A6F2ED4" w14:textId="5710494B" w:rsidR="0072196C" w:rsidRPr="002D2692" w:rsidRDefault="0072196C" w:rsidP="0072196C">
            <w:pPr>
              <w:ind w:left="181"/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ACE: emotional scenario scor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66446FF" w14:textId="70B67B78" w:rsidR="0072196C" w:rsidRPr="002D2692" w:rsidRDefault="00352E6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-2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0045F28" w14:textId="62884B41" w:rsidR="0072196C" w:rsidRPr="002D2692" w:rsidRDefault="00352E6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4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2C3560D" w14:textId="57AFE8E3" w:rsidR="0072196C" w:rsidRPr="002D2692" w:rsidRDefault="00370F7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340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AC9065E" w14:textId="79BC694D" w:rsidR="0072196C" w:rsidRPr="002D2692" w:rsidRDefault="0072196C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1</w:t>
            </w:r>
            <w:r w:rsidR="00370F76" w:rsidRPr="002D2692">
              <w:rPr>
                <w:rFonts w:ascii="Calibri" w:hAnsi="Calibri" w:cs="Calibri"/>
                <w:sz w:val="20"/>
                <w:szCs w:val="20"/>
              </w:rPr>
              <w:t>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D060F39" w14:textId="0BF7AB37" w:rsidR="0072196C" w:rsidRPr="002D2692" w:rsidRDefault="00FA7C3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1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C82FE0F" w14:textId="19DD67DA" w:rsidR="0072196C" w:rsidRPr="002D2692" w:rsidRDefault="00FA7C3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5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8596521" w14:textId="66117BE7" w:rsidR="0072196C" w:rsidRPr="002D2692" w:rsidRDefault="00C27B5B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0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889A18B" w14:textId="2CEC70DD" w:rsidR="0072196C" w:rsidRPr="002D2692" w:rsidRDefault="0072196C" w:rsidP="0072196C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.0</w:t>
            </w:r>
            <w:r w:rsidR="0053626E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3072364" w14:textId="536AD895" w:rsidR="0072196C" w:rsidRPr="002D2692" w:rsidRDefault="0072196C" w:rsidP="0072196C">
            <w:pPr>
              <w:jc w:val="center"/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  <w:r w:rsidR="00EB222C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3E5A19F" w14:textId="7F7CCAEA" w:rsidR="0072196C" w:rsidRPr="002D2692" w:rsidRDefault="00F572F6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2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B7638FD" w14:textId="22C15E93" w:rsidR="0072196C" w:rsidRPr="002D2692" w:rsidRDefault="0072196C" w:rsidP="0072196C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.</w:t>
            </w:r>
            <w:r w:rsidR="00F572F6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1750EDD" w14:textId="1BB93DE4" w:rsidR="0072196C" w:rsidRPr="002D2692" w:rsidRDefault="00C37483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0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2C7FCAA" w14:textId="7A143A40" w:rsidR="0072196C" w:rsidRPr="002D2692" w:rsidRDefault="00C37483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4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D34F16E" w14:textId="4810FED8" w:rsidR="0072196C" w:rsidRPr="002D2692" w:rsidRDefault="004B3F38" w:rsidP="00E305D5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06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31EE379" w14:textId="3A45752C" w:rsidR="0072196C" w:rsidRPr="002D2692" w:rsidRDefault="005A31A9" w:rsidP="00E305D5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00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630982FB" w14:textId="07912196" w:rsidR="0072196C" w:rsidRPr="002D2692" w:rsidRDefault="0072196C" w:rsidP="0072196C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.20</w:t>
            </w:r>
            <w:r w:rsidR="008967D2" w:rsidRPr="002D2692">
              <w:rPr>
                <w:rFonts w:ascii="Calibri" w:hAnsi="Calibri" w:cs="Calibri"/>
                <w:sz w:val="20"/>
                <w:szCs w:val="20"/>
              </w:rPr>
              <w:t>2</w:t>
            </w:r>
          </w:p>
        </w:tc>
      </w:tr>
      <w:tr w:rsidR="0072196C" w:rsidRPr="002D2692" w14:paraId="18AE1286" w14:textId="77777777" w:rsidTr="002F5B52">
        <w:trPr>
          <w:trHeight w:val="308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79B79AE" w14:textId="60B794D7" w:rsidR="0072196C" w:rsidRPr="002D2692" w:rsidRDefault="0072196C" w:rsidP="0072196C">
            <w:pPr>
              <w:ind w:left="181"/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BACE: neutral scenario score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298044B" w14:textId="58E8DA72" w:rsidR="0072196C" w:rsidRPr="002D2692" w:rsidRDefault="00352E6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-4.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CE9834B" w14:textId="561BB654" w:rsidR="0072196C" w:rsidRPr="002D2692" w:rsidRDefault="00352E66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3.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55EAA1E" w14:textId="7D9488F2" w:rsidR="0072196C" w:rsidRPr="002D2692" w:rsidRDefault="002708EA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695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BB0FA84" w14:textId="109D401D" w:rsidR="0072196C" w:rsidRPr="002D2692" w:rsidRDefault="0072196C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1</w:t>
            </w:r>
            <w:r w:rsidR="00AA563D" w:rsidRPr="002D2692">
              <w:rPr>
                <w:rFonts w:ascii="Calibri" w:hAnsi="Calibri" w:cs="Calibri"/>
                <w:sz w:val="20"/>
                <w:szCs w:val="20"/>
              </w:rPr>
              <w:t>5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F878DF0" w14:textId="59FDBA23" w:rsidR="0072196C" w:rsidRPr="002D2692" w:rsidRDefault="00F73798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3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E5D3749" w14:textId="23DE2745" w:rsidR="0072196C" w:rsidRPr="002D2692" w:rsidRDefault="00F73798" w:rsidP="0072196C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1.0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91EB22E" w14:textId="179B3935" w:rsidR="0072196C" w:rsidRPr="002D2692" w:rsidRDefault="00DA6493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1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9A64D34" w14:textId="44B57B20" w:rsidR="0072196C" w:rsidRPr="002D2692" w:rsidRDefault="00AA563D" w:rsidP="0072196C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&lt;.0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BEC8A1A" w14:textId="792A9201" w:rsidR="0072196C" w:rsidRPr="002D2692" w:rsidRDefault="0072196C" w:rsidP="0072196C">
            <w:pPr>
              <w:jc w:val="center"/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  <w:r w:rsidR="00B66813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C7AC27D" w14:textId="3D8DEFEB" w:rsidR="0072196C" w:rsidRPr="002D2692" w:rsidRDefault="00EB5D8D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7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C841458" w14:textId="676D201F" w:rsidR="0072196C" w:rsidRPr="002D2692" w:rsidRDefault="00EB5D8D" w:rsidP="0072196C">
            <w:pPr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0.1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20D5321" w14:textId="1EE1DA3A" w:rsidR="0072196C" w:rsidRPr="002D2692" w:rsidRDefault="00EB5D8D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52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43AE6D6" w14:textId="38B962DC" w:rsidR="0072196C" w:rsidRPr="002D2692" w:rsidRDefault="00EB5D8D" w:rsidP="0072196C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9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2B69562" w14:textId="3171B814" w:rsidR="0072196C" w:rsidRPr="002D2692" w:rsidRDefault="00A92E0D" w:rsidP="00E305D5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13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18D8AFA" w14:textId="7F601337" w:rsidR="0072196C" w:rsidRPr="002D2692" w:rsidRDefault="0072196C" w:rsidP="00E305D5">
            <w:pPr>
              <w:rPr>
                <w:rFonts w:ascii="Calibri" w:hAnsi="Calibri"/>
                <w:color w:val="000000" w:themeColor="text1"/>
                <w:sz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&lt; .00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2E19390A" w14:textId="708F6DD1" w:rsidR="0072196C" w:rsidRPr="002D2692" w:rsidRDefault="0072196C" w:rsidP="0072196C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.2</w:t>
            </w:r>
            <w:r w:rsidR="008E214B" w:rsidRPr="002D2692">
              <w:rPr>
                <w:rFonts w:ascii="Calibri" w:hAnsi="Calibri" w:cs="Calibri"/>
                <w:sz w:val="20"/>
                <w:szCs w:val="20"/>
              </w:rPr>
              <w:t>16</w:t>
            </w:r>
          </w:p>
        </w:tc>
      </w:tr>
      <w:tr w:rsidR="00AC2C02" w:rsidRPr="002D2692" w14:paraId="70F983DC" w14:textId="77777777" w:rsidTr="002F5B52">
        <w:trPr>
          <w:trHeight w:val="437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CD7FEF" w14:textId="35D0D64F" w:rsidR="00AC2C02" w:rsidRPr="002D2692" w:rsidRDefault="00AC2C02" w:rsidP="008D6148">
            <w:pPr>
              <w:ind w:left="181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  <w:lang w:val="de-CH"/>
              </w:rPr>
              <w:t>LA Bias</w:t>
            </w:r>
            <w:r w:rsidR="002708EA" w:rsidRPr="002D2692">
              <w:rPr>
                <w:rFonts w:ascii="Calibri" w:hAnsi="Calibri" w:cs="Calibri"/>
                <w:color w:val="000000" w:themeColor="text1"/>
                <w:sz w:val="20"/>
                <w:szCs w:val="20"/>
                <w:vertAlign w:val="superscript"/>
                <w:lang w:val="de-CH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B1CD37" w14:textId="2623862C" w:rsidR="00AC2C02" w:rsidRPr="002D2692" w:rsidRDefault="00352E66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3.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1A8536" w14:textId="343BA003" w:rsidR="00AC2C02" w:rsidRPr="002D2692" w:rsidRDefault="00352E66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2.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750E01" w14:textId="1D8A8E7B" w:rsidR="00AC2C02" w:rsidRPr="002D2692" w:rsidRDefault="00AB3D73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1.474</w:t>
            </w:r>
          </w:p>
        </w:tc>
        <w:tc>
          <w:tcPr>
            <w:tcW w:w="85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A72EB4" w14:textId="068EA638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26</w:t>
            </w:r>
            <w:r w:rsidR="00AB3D73" w:rsidRPr="002D2692">
              <w:rPr>
                <w:rFonts w:ascii="Calibri" w:hAnsi="Calibri" w:cs="Calibri"/>
                <w:sz w:val="20"/>
                <w:szCs w:val="20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B7906D" w14:textId="1554E54A" w:rsidR="00AC2C02" w:rsidRPr="002D2692" w:rsidRDefault="00D57E2A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0.9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2C61B0" w14:textId="532E8D93" w:rsidR="00AC2C02" w:rsidRPr="002D2692" w:rsidRDefault="00D57E2A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1.9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AC90B3" w14:textId="11C7B41D" w:rsidR="00AC2C02" w:rsidRPr="002D2692" w:rsidRDefault="00DE05CC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1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381539" w14:textId="7777777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&lt; .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92D84A" w14:textId="414DC5CF" w:rsidR="00AC2C02" w:rsidRPr="002D2692" w:rsidRDefault="00AC2C02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  <w:r w:rsidR="00FD4437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5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806BA6" w14:textId="096547D9" w:rsidR="00AC2C02" w:rsidRPr="002D2692" w:rsidRDefault="00F84682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1.44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AE6DD6" w14:textId="52C53CD7" w:rsidR="00AC2C02" w:rsidRPr="002D2692" w:rsidRDefault="00AC2C02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0.</w:t>
            </w:r>
            <w:r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9</w:t>
            </w:r>
            <w:r w:rsidR="00F84682" w:rsidRPr="002D2692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B87CDC" w14:textId="192B5E18" w:rsidR="00AC2C02" w:rsidRPr="002D2692" w:rsidRDefault="00F84682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1.0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9B071F" w14:textId="1DA53809" w:rsidR="00AC2C02" w:rsidRPr="002D2692" w:rsidRDefault="00F84682" w:rsidP="008D6148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1.8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6D0C33" w14:textId="67514D36" w:rsidR="00AC2C02" w:rsidRPr="002D2692" w:rsidRDefault="00E82BD1" w:rsidP="00E305D5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.16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79D57E" w14:textId="77777777" w:rsidR="00AC2C02" w:rsidRPr="002D2692" w:rsidRDefault="00AC2C02" w:rsidP="00E305D5">
            <w:pPr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/>
                <w:color w:val="000000" w:themeColor="text1"/>
                <w:sz w:val="20"/>
              </w:rPr>
              <w:t>&lt; .00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00423A" w14:textId="60419590" w:rsidR="00AC2C02" w:rsidRPr="002D2692" w:rsidRDefault="00AC2C02" w:rsidP="008D6148">
            <w:pPr>
              <w:jc w:val="center"/>
              <w:rPr>
                <w:rFonts w:ascii="Calibri" w:hAnsi="Calibri" w:cs="Calibri"/>
                <w:sz w:val="20"/>
                <w:szCs w:val="20"/>
              </w:rPr>
            </w:pPr>
            <w:r w:rsidRPr="002D2692">
              <w:rPr>
                <w:rFonts w:ascii="Calibri" w:hAnsi="Calibri" w:cs="Calibri"/>
                <w:sz w:val="20"/>
                <w:szCs w:val="20"/>
              </w:rPr>
              <w:t>.2</w:t>
            </w:r>
            <w:r w:rsidR="00E305D5" w:rsidRPr="002D2692">
              <w:rPr>
                <w:rFonts w:ascii="Calibri" w:hAnsi="Calibri" w:cs="Calibri"/>
                <w:sz w:val="20"/>
                <w:szCs w:val="20"/>
              </w:rPr>
              <w:t>21</w:t>
            </w:r>
          </w:p>
        </w:tc>
      </w:tr>
    </w:tbl>
    <w:p w14:paraId="755687DD" w14:textId="69FEDB88" w:rsidR="00AC2C02" w:rsidRPr="002D2692" w:rsidRDefault="00AC2C02" w:rsidP="00AC2C02">
      <w:pPr>
        <w:rPr>
          <w:i/>
          <w:sz w:val="16"/>
          <w:szCs w:val="16"/>
        </w:rPr>
      </w:pPr>
      <w:r w:rsidRPr="002D2692">
        <w:rPr>
          <w:i/>
          <w:sz w:val="16"/>
          <w:szCs w:val="16"/>
        </w:rPr>
        <w:t>Note</w:t>
      </w:r>
      <w:r w:rsidRPr="002D2692">
        <w:rPr>
          <w:iCs/>
          <w:sz w:val="16"/>
          <w:szCs w:val="16"/>
        </w:rPr>
        <w:t xml:space="preserve">. The change in R squared represents the difference in R square between the corresponding multiple regression model (containing all control variables and the predictor of interest) and a reference regression model (containing only control variables). B refers to the unstandardized regression coefficient. </w:t>
      </w:r>
      <w:r w:rsidRPr="002D2692">
        <w:rPr>
          <w:rFonts w:ascii="Symbol" w:hAnsi="Symbol"/>
          <w:iCs/>
          <w:sz w:val="16"/>
          <w:szCs w:val="16"/>
        </w:rPr>
        <w:t></w:t>
      </w:r>
      <w:r w:rsidRPr="002D2692">
        <w:rPr>
          <w:iCs/>
          <w:sz w:val="16"/>
          <w:szCs w:val="16"/>
        </w:rPr>
        <w:t xml:space="preserve"> refers to the standardized regression coefficient. </w:t>
      </w:r>
      <w:r w:rsidRPr="002D2692">
        <w:rPr>
          <w:i/>
          <w:sz w:val="16"/>
          <w:szCs w:val="16"/>
        </w:rPr>
        <w:t>N</w:t>
      </w:r>
      <w:r w:rsidRPr="002D2692">
        <w:rPr>
          <w:iCs/>
          <w:sz w:val="16"/>
          <w:szCs w:val="16"/>
        </w:rPr>
        <w:t xml:space="preserve"> = 1684.</w:t>
      </w:r>
    </w:p>
    <w:p w14:paraId="13A71436" w14:textId="5E588A9C" w:rsidR="00AC2C02" w:rsidRPr="002D2692" w:rsidRDefault="00AC2C02" w:rsidP="00AC2C02">
      <w:pPr>
        <w:rPr>
          <w:sz w:val="16"/>
          <w:szCs w:val="16"/>
        </w:rPr>
      </w:pPr>
      <w:r w:rsidRPr="002D2692">
        <w:rPr>
          <w:sz w:val="16"/>
          <w:szCs w:val="16"/>
        </w:rPr>
        <w:t>BACE = Bias against confirmatory evidence, CI = Confidence Interval, LA = Liberal acceptance, LL = Lower limit (2.5%percentile), UL = Upper limit (97.5%percentile).</w:t>
      </w:r>
    </w:p>
    <w:p w14:paraId="6C1F3DE1" w14:textId="360457BF" w:rsidR="00380F47" w:rsidRDefault="002708EA" w:rsidP="00AC2C02">
      <w:pPr>
        <w:rPr>
          <w:color w:val="000000" w:themeColor="text1"/>
          <w:sz w:val="16"/>
          <w:szCs w:val="16"/>
        </w:rPr>
      </w:pPr>
      <w:r w:rsidRPr="002D2692">
        <w:rPr>
          <w:color w:val="000000" w:themeColor="text1"/>
          <w:sz w:val="16"/>
          <w:szCs w:val="16"/>
          <w:vertAlign w:val="superscript"/>
        </w:rPr>
        <w:t>a</w:t>
      </w:r>
      <w:r w:rsidR="00AC2C02" w:rsidRPr="002D2692">
        <w:rPr>
          <w:color w:val="000000" w:themeColor="text1"/>
          <w:sz w:val="16"/>
          <w:szCs w:val="16"/>
          <w:vertAlign w:val="superscript"/>
        </w:rPr>
        <w:t xml:space="preserve"> </w:t>
      </w:r>
      <w:r w:rsidR="00AC2C02" w:rsidRPr="002D2692">
        <w:rPr>
          <w:color w:val="000000" w:themeColor="text1"/>
          <w:sz w:val="16"/>
          <w:szCs w:val="16"/>
        </w:rPr>
        <w:t>Liberal acceptance Bias reported here was obtained from the Fictitious Scenario Task.</w:t>
      </w:r>
    </w:p>
    <w:p w14:paraId="067BA568" w14:textId="77777777" w:rsidR="00AC2C02" w:rsidRPr="00AC2C02" w:rsidRDefault="00AC2C02" w:rsidP="00AC2C02">
      <w:pPr>
        <w:rPr>
          <w:b/>
          <w:bCs/>
          <w:i/>
          <w:iCs/>
          <w:sz w:val="16"/>
          <w:szCs w:val="16"/>
        </w:rPr>
      </w:pPr>
    </w:p>
    <w:sectPr w:rsidR="00AC2C02" w:rsidRPr="00AC2C02" w:rsidSect="00AC2C02">
      <w:pgSz w:w="16840" w:h="11900" w:orient="landscape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26A7EA6" w14:textId="77777777" w:rsidR="00DE5CEC" w:rsidRDefault="00DE5CEC" w:rsidP="005F2D92">
      <w:r>
        <w:separator/>
      </w:r>
    </w:p>
    <w:p w14:paraId="2A89A323" w14:textId="77777777" w:rsidR="00DE5CEC" w:rsidRDefault="00DE5CEC" w:rsidP="005F2D92"/>
  </w:endnote>
  <w:endnote w:type="continuationSeparator" w:id="0">
    <w:p w14:paraId="3E73A5DD" w14:textId="77777777" w:rsidR="00DE5CEC" w:rsidRDefault="00DE5CEC" w:rsidP="005F2D92">
      <w:r>
        <w:continuationSeparator/>
      </w:r>
    </w:p>
    <w:p w14:paraId="75AEF303" w14:textId="77777777" w:rsidR="00DE5CEC" w:rsidRDefault="00DE5CEC" w:rsidP="005F2D92"/>
  </w:endnote>
  <w:endnote w:type="continuationNotice" w:id="1">
    <w:p w14:paraId="4974D0B7" w14:textId="77777777" w:rsidR="00DE5CEC" w:rsidRDefault="00DE5C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greek">
    <w:altName w:val="Cambria"/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1C1CD3" w14:textId="77777777" w:rsidR="00936085" w:rsidRPr="005C4F67" w:rsidRDefault="00936085">
    <w:pPr>
      <w:pStyle w:val="Footer"/>
      <w:rPr>
        <w:sz w:val="16"/>
        <w:szCs w:val="16"/>
        <w:lang w:val="de-CH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0E6699" w14:textId="77777777" w:rsidR="00936085" w:rsidRPr="005C4F67" w:rsidRDefault="00936085">
    <w:pPr>
      <w:pStyle w:val="Footer"/>
      <w:rPr>
        <w:sz w:val="16"/>
        <w:szCs w:val="16"/>
        <w:lang w:val="de-CH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4DF44D" w14:textId="77777777" w:rsidR="002E3B48" w:rsidRPr="005C4F67" w:rsidRDefault="002E3B48">
    <w:pPr>
      <w:pStyle w:val="Footer"/>
      <w:rPr>
        <w:sz w:val="16"/>
        <w:szCs w:val="16"/>
        <w:lang w:val="de-CH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E21797" w14:textId="77777777" w:rsidR="00DE5CEC" w:rsidRDefault="00DE5CEC" w:rsidP="005F2D92">
      <w:r>
        <w:separator/>
      </w:r>
    </w:p>
    <w:p w14:paraId="12AFA704" w14:textId="77777777" w:rsidR="00DE5CEC" w:rsidRDefault="00DE5CEC" w:rsidP="005F2D92"/>
  </w:footnote>
  <w:footnote w:type="continuationSeparator" w:id="0">
    <w:p w14:paraId="5F1A0DBF" w14:textId="77777777" w:rsidR="00DE5CEC" w:rsidRDefault="00DE5CEC" w:rsidP="005F2D92">
      <w:r>
        <w:continuationSeparator/>
      </w:r>
    </w:p>
    <w:p w14:paraId="058E49E8" w14:textId="77777777" w:rsidR="00DE5CEC" w:rsidRDefault="00DE5CEC" w:rsidP="005F2D92"/>
  </w:footnote>
  <w:footnote w:type="continuationNotice" w:id="1">
    <w:p w14:paraId="67BF83DC" w14:textId="77777777" w:rsidR="00DE5CEC" w:rsidRDefault="00DE5CE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  <w:sz w:val="22"/>
        <w:szCs w:val="22"/>
      </w:rPr>
      <w:id w:val="-35303733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66E54CC" w14:textId="77777777" w:rsidR="00936085" w:rsidRPr="00484DA9" w:rsidRDefault="00936085" w:rsidP="00D51EDD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2"/>
            <w:szCs w:val="22"/>
          </w:rPr>
        </w:pP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begin"/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instrText xml:space="preserve"> PAGE </w:instrTex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  <w:sz w:val="22"/>
            <w:szCs w:val="22"/>
          </w:rPr>
          <w:t>22</w: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end"/>
        </w:r>
      </w:p>
    </w:sdtContent>
  </w:sdt>
  <w:p w14:paraId="71B7CB61" w14:textId="77777777" w:rsidR="00936085" w:rsidRPr="00BD6C55" w:rsidRDefault="00936085" w:rsidP="00484DA9">
    <w:pPr>
      <w:pStyle w:val="Header"/>
      <w:ind w:right="360"/>
      <w:rPr>
        <w:rFonts w:ascii="Times" w:hAnsi="Times"/>
        <w:sz w:val="20"/>
        <w:szCs w:val="20"/>
      </w:rPr>
    </w:pPr>
    <w:r>
      <w:rPr>
        <w:rFonts w:ascii="Times" w:hAnsi="Times"/>
        <w:sz w:val="20"/>
        <w:szCs w:val="20"/>
      </w:rPr>
      <w:t>COVID-19 CONSPIRACY BELIEFS AND REASONING BIASES</w:t>
    </w:r>
    <w:r>
      <w:rPr>
        <w:rFonts w:ascii="Times" w:hAnsi="Times"/>
        <w:sz w:val="20"/>
        <w:szCs w:val="20"/>
      </w:rPr>
      <w:tab/>
    </w:r>
  </w:p>
  <w:p w14:paraId="33024E10" w14:textId="77777777" w:rsidR="00936085" w:rsidRPr="00484DA9" w:rsidRDefault="00936085" w:rsidP="00484DA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  <w:sz w:val="22"/>
        <w:szCs w:val="22"/>
      </w:rPr>
      <w:id w:val="48374476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210A024" w14:textId="77777777" w:rsidR="00936085" w:rsidRPr="00484DA9" w:rsidRDefault="00936085" w:rsidP="00D51EDD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2"/>
            <w:szCs w:val="22"/>
          </w:rPr>
        </w:pP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begin"/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instrText xml:space="preserve"> PAGE </w:instrTex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  <w:sz w:val="22"/>
            <w:szCs w:val="22"/>
          </w:rPr>
          <w:t>20</w: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end"/>
        </w:r>
      </w:p>
    </w:sdtContent>
  </w:sdt>
  <w:p w14:paraId="72DC40F1" w14:textId="77777777" w:rsidR="00936085" w:rsidRPr="00BD6C55" w:rsidRDefault="00936085" w:rsidP="00484DA9">
    <w:pPr>
      <w:pStyle w:val="Header"/>
      <w:ind w:right="360"/>
      <w:rPr>
        <w:rFonts w:ascii="Times" w:hAnsi="Times"/>
        <w:sz w:val="20"/>
        <w:szCs w:val="20"/>
      </w:rPr>
    </w:pPr>
    <w:r>
      <w:rPr>
        <w:rFonts w:ascii="Times" w:hAnsi="Times"/>
        <w:sz w:val="20"/>
        <w:szCs w:val="20"/>
      </w:rPr>
      <w:t>COVID-19 CONSPIRACY BELIEFS AND REASONING BIASES</w:t>
    </w:r>
    <w:r>
      <w:rPr>
        <w:rFonts w:ascii="Times" w:hAnsi="Times"/>
        <w:sz w:val="20"/>
        <w:szCs w:val="20"/>
      </w:rPr>
      <w:tab/>
    </w:r>
  </w:p>
  <w:p w14:paraId="06B462C7" w14:textId="77777777" w:rsidR="00936085" w:rsidRDefault="0093608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  <w:sz w:val="22"/>
        <w:szCs w:val="22"/>
      </w:rPr>
      <w:id w:val="-136936832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1E9E7E65" w14:textId="77777777" w:rsidR="00936085" w:rsidRPr="00484DA9" w:rsidRDefault="00936085" w:rsidP="00D51EDD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2"/>
            <w:szCs w:val="22"/>
          </w:rPr>
        </w:pP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begin"/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instrText xml:space="preserve"> PAGE </w:instrTex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  <w:sz w:val="22"/>
            <w:szCs w:val="22"/>
          </w:rPr>
          <w:t>39</w: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end"/>
        </w:r>
      </w:p>
    </w:sdtContent>
  </w:sdt>
  <w:p w14:paraId="4163AE26" w14:textId="77777777" w:rsidR="00936085" w:rsidRPr="00BD6C55" w:rsidRDefault="00936085" w:rsidP="00484DA9">
    <w:pPr>
      <w:pStyle w:val="Header"/>
      <w:tabs>
        <w:tab w:val="clear" w:pos="9026"/>
        <w:tab w:val="right" w:pos="9020"/>
      </w:tabs>
      <w:ind w:right="360"/>
      <w:rPr>
        <w:rFonts w:ascii="Times" w:hAnsi="Times"/>
        <w:sz w:val="20"/>
        <w:szCs w:val="20"/>
      </w:rPr>
    </w:pPr>
    <w:r>
      <w:rPr>
        <w:rFonts w:ascii="Times" w:hAnsi="Times"/>
        <w:sz w:val="20"/>
        <w:szCs w:val="20"/>
      </w:rPr>
      <w:t>COVID-19 CONSPIRACY BELIEFS AND REASONING BIASES</w:t>
    </w:r>
    <w:r>
      <w:rPr>
        <w:rFonts w:ascii="Times" w:hAnsi="Times"/>
        <w:sz w:val="20"/>
        <w:szCs w:val="20"/>
      </w:rPr>
      <w:tab/>
    </w:r>
  </w:p>
  <w:p w14:paraId="281CD042" w14:textId="77777777" w:rsidR="00936085" w:rsidRPr="00BD6C55" w:rsidRDefault="00936085" w:rsidP="00BD6C55">
    <w:pPr>
      <w:pStyle w:val="Header"/>
      <w:rPr>
        <w:rFonts w:ascii="Times" w:hAnsi="Times"/>
        <w:sz w:val="20"/>
        <w:szCs w:val="20"/>
      </w:rPr>
    </w:pPr>
    <w:r w:rsidRPr="00BD6C55">
      <w:rPr>
        <w:rFonts w:ascii="Times" w:hAnsi="Times"/>
        <w:sz w:val="20"/>
        <w:szCs w:val="20"/>
      </w:rPr>
      <w:tab/>
    </w:r>
  </w:p>
  <w:p w14:paraId="746E2F64" w14:textId="77777777" w:rsidR="00936085" w:rsidRPr="00E94551" w:rsidRDefault="00936085" w:rsidP="00E94551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  <w:sz w:val="22"/>
        <w:szCs w:val="22"/>
      </w:rPr>
      <w:id w:val="133417726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7026035C" w14:textId="77777777" w:rsidR="00936085" w:rsidRPr="00484DA9" w:rsidRDefault="00936085" w:rsidP="00D51EDD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2"/>
            <w:szCs w:val="22"/>
          </w:rPr>
        </w:pP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begin"/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instrText xml:space="preserve"> PAGE </w:instrTex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  <w:sz w:val="22"/>
            <w:szCs w:val="22"/>
          </w:rPr>
          <w:t>38</w: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end"/>
        </w:r>
      </w:p>
    </w:sdtContent>
  </w:sdt>
  <w:p w14:paraId="7D5BD65B" w14:textId="77777777" w:rsidR="00936085" w:rsidRPr="00BD6C55" w:rsidRDefault="00936085" w:rsidP="00484DA9">
    <w:pPr>
      <w:pStyle w:val="Header"/>
      <w:ind w:right="360"/>
      <w:rPr>
        <w:rFonts w:ascii="Times" w:hAnsi="Times"/>
        <w:sz w:val="20"/>
        <w:szCs w:val="20"/>
      </w:rPr>
    </w:pPr>
    <w:r>
      <w:rPr>
        <w:rFonts w:ascii="Times" w:hAnsi="Times"/>
        <w:sz w:val="20"/>
        <w:szCs w:val="20"/>
      </w:rPr>
      <w:t>COVID-19 CONSPIRACY BELIEFS AND REASONING BIASES</w:t>
    </w:r>
    <w:r>
      <w:rPr>
        <w:rFonts w:ascii="Times" w:hAnsi="Times"/>
        <w:sz w:val="20"/>
        <w:szCs w:val="20"/>
      </w:rPr>
      <w:tab/>
    </w:r>
  </w:p>
  <w:p w14:paraId="473B5DAA" w14:textId="77777777" w:rsidR="00936085" w:rsidRDefault="00936085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  <w:sz w:val="22"/>
        <w:szCs w:val="22"/>
      </w:rPr>
      <w:id w:val="204054457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2F5E0B8" w14:textId="77777777" w:rsidR="002E3B48" w:rsidRPr="00484DA9" w:rsidRDefault="002E3B48" w:rsidP="00D51EDD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2"/>
            <w:szCs w:val="22"/>
          </w:rPr>
        </w:pP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begin"/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instrText xml:space="preserve"> PAGE </w:instrTex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  <w:sz w:val="22"/>
            <w:szCs w:val="22"/>
          </w:rPr>
          <w:t>39</w: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end"/>
        </w:r>
      </w:p>
    </w:sdtContent>
  </w:sdt>
  <w:p w14:paraId="1DBAB0BD" w14:textId="77777777" w:rsidR="002E3B48" w:rsidRPr="00BD6C55" w:rsidRDefault="002E3B48" w:rsidP="00484DA9">
    <w:pPr>
      <w:pStyle w:val="Header"/>
      <w:tabs>
        <w:tab w:val="clear" w:pos="9026"/>
        <w:tab w:val="right" w:pos="9020"/>
      </w:tabs>
      <w:ind w:right="360"/>
      <w:rPr>
        <w:rFonts w:ascii="Times" w:hAnsi="Times"/>
        <w:sz w:val="20"/>
        <w:szCs w:val="20"/>
      </w:rPr>
    </w:pPr>
    <w:r>
      <w:rPr>
        <w:rFonts w:ascii="Times" w:hAnsi="Times"/>
        <w:sz w:val="20"/>
        <w:szCs w:val="20"/>
      </w:rPr>
      <w:t>COVID-19 CONSPIRACY BELIEFS AND REASONING BIASES</w:t>
    </w:r>
    <w:r>
      <w:rPr>
        <w:rFonts w:ascii="Times" w:hAnsi="Times"/>
        <w:sz w:val="20"/>
        <w:szCs w:val="20"/>
      </w:rPr>
      <w:tab/>
    </w:r>
  </w:p>
  <w:p w14:paraId="1E1AF77D" w14:textId="77777777" w:rsidR="002E3B48" w:rsidRPr="00BD6C55" w:rsidRDefault="002E3B48" w:rsidP="00BD6C55">
    <w:pPr>
      <w:pStyle w:val="Header"/>
      <w:rPr>
        <w:rFonts w:ascii="Times" w:hAnsi="Times"/>
        <w:sz w:val="20"/>
        <w:szCs w:val="20"/>
      </w:rPr>
    </w:pPr>
    <w:r w:rsidRPr="00BD6C55">
      <w:rPr>
        <w:rFonts w:ascii="Times" w:hAnsi="Times"/>
        <w:sz w:val="20"/>
        <w:szCs w:val="20"/>
      </w:rPr>
      <w:tab/>
    </w:r>
  </w:p>
  <w:p w14:paraId="0B952C10" w14:textId="77777777" w:rsidR="002E3B48" w:rsidRPr="00E94551" w:rsidRDefault="002E3B48" w:rsidP="00E94551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  <w:sz w:val="22"/>
        <w:szCs w:val="22"/>
      </w:rPr>
      <w:id w:val="-899051288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B3605EF" w14:textId="77777777" w:rsidR="002E3B48" w:rsidRPr="00484DA9" w:rsidRDefault="002E3B48" w:rsidP="00D51EDD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2"/>
            <w:szCs w:val="22"/>
          </w:rPr>
        </w:pP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begin"/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instrText xml:space="preserve"> PAGE </w:instrTex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  <w:sz w:val="22"/>
            <w:szCs w:val="22"/>
          </w:rPr>
          <w:t>38</w:t>
        </w:r>
        <w:r w:rsidRPr="00484DA9">
          <w:rPr>
            <w:rStyle w:val="PageNumber"/>
            <w:rFonts w:ascii="Times New Roman" w:hAnsi="Times New Roman" w:cs="Times New Roman"/>
            <w:sz w:val="22"/>
            <w:szCs w:val="22"/>
          </w:rPr>
          <w:fldChar w:fldCharType="end"/>
        </w:r>
      </w:p>
    </w:sdtContent>
  </w:sdt>
  <w:p w14:paraId="228E7B11" w14:textId="77777777" w:rsidR="002E3B48" w:rsidRPr="00BD6C55" w:rsidRDefault="002E3B48" w:rsidP="00484DA9">
    <w:pPr>
      <w:pStyle w:val="Header"/>
      <w:ind w:right="360"/>
      <w:rPr>
        <w:rFonts w:ascii="Times" w:hAnsi="Times"/>
        <w:sz w:val="20"/>
        <w:szCs w:val="20"/>
      </w:rPr>
    </w:pPr>
    <w:r>
      <w:rPr>
        <w:rFonts w:ascii="Times" w:hAnsi="Times"/>
        <w:sz w:val="20"/>
        <w:szCs w:val="20"/>
      </w:rPr>
      <w:t>COVID-19 CONSPIRACY BELIEFS AND REASONING BIASES</w:t>
    </w:r>
    <w:r>
      <w:rPr>
        <w:rFonts w:ascii="Times" w:hAnsi="Times"/>
        <w:sz w:val="20"/>
        <w:szCs w:val="20"/>
      </w:rPr>
      <w:tab/>
    </w:r>
  </w:p>
  <w:p w14:paraId="4F13FB77" w14:textId="77777777" w:rsidR="002E3B48" w:rsidRDefault="002E3B4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C0559E"/>
    <w:multiLevelType w:val="hybridMultilevel"/>
    <w:tmpl w:val="D7AED720"/>
    <w:lvl w:ilvl="0" w:tplc="1C36B36C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2121AB"/>
    <w:multiLevelType w:val="hybridMultilevel"/>
    <w:tmpl w:val="A782BE9A"/>
    <w:lvl w:ilvl="0" w:tplc="5958E018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AF59EC"/>
    <w:multiLevelType w:val="hybridMultilevel"/>
    <w:tmpl w:val="A1409A32"/>
    <w:lvl w:ilvl="0" w:tplc="D7F6A5D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sz w:val="21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D13371"/>
    <w:multiLevelType w:val="hybridMultilevel"/>
    <w:tmpl w:val="FC722CDE"/>
    <w:lvl w:ilvl="0" w:tplc="8C2E336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273FB0"/>
    <w:multiLevelType w:val="hybridMultilevel"/>
    <w:tmpl w:val="DE946F60"/>
    <w:lvl w:ilvl="0" w:tplc="AC083A88">
      <w:start w:val="441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  <w:sz w:val="16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C5056D"/>
    <w:multiLevelType w:val="hybridMultilevel"/>
    <w:tmpl w:val="9836DF1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EE25265"/>
    <w:multiLevelType w:val="hybridMultilevel"/>
    <w:tmpl w:val="4D785DB0"/>
    <w:lvl w:ilvl="0" w:tplc="8DDEEB30">
      <w:start w:val="5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EEA70FB"/>
    <w:multiLevelType w:val="hybridMultilevel"/>
    <w:tmpl w:val="B2D662E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3D6545A"/>
    <w:multiLevelType w:val="hybridMultilevel"/>
    <w:tmpl w:val="B11AA684"/>
    <w:lvl w:ilvl="0" w:tplc="61B2794A">
      <w:start w:val="5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A214D82"/>
    <w:multiLevelType w:val="hybridMultilevel"/>
    <w:tmpl w:val="AE989A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AE22CB6"/>
    <w:multiLevelType w:val="hybridMultilevel"/>
    <w:tmpl w:val="0D387026"/>
    <w:lvl w:ilvl="0" w:tplc="C706B40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E14316"/>
    <w:multiLevelType w:val="hybridMultilevel"/>
    <w:tmpl w:val="F6EE89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A044A88"/>
    <w:multiLevelType w:val="hybridMultilevel"/>
    <w:tmpl w:val="75C69B0C"/>
    <w:lvl w:ilvl="0" w:tplc="17D6CBBC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A5D2693"/>
    <w:multiLevelType w:val="hybridMultilevel"/>
    <w:tmpl w:val="1BFE459A"/>
    <w:lvl w:ilvl="0" w:tplc="EE0242C6">
      <w:start w:val="19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393015A"/>
    <w:multiLevelType w:val="hybridMultilevel"/>
    <w:tmpl w:val="586218D8"/>
    <w:lvl w:ilvl="0" w:tplc="B088C39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5" w15:restartNumberingAfterBreak="0">
    <w:nsid w:val="58F27CAC"/>
    <w:multiLevelType w:val="hybridMultilevel"/>
    <w:tmpl w:val="F6827004"/>
    <w:lvl w:ilvl="0" w:tplc="230ABE52">
      <w:start w:val="5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0BD0AEE"/>
    <w:multiLevelType w:val="hybridMultilevel"/>
    <w:tmpl w:val="8A7C1F36"/>
    <w:lvl w:ilvl="0" w:tplc="5FBAB790">
      <w:start w:val="2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49E428F"/>
    <w:multiLevelType w:val="hybridMultilevel"/>
    <w:tmpl w:val="0C847090"/>
    <w:lvl w:ilvl="0" w:tplc="8078196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75D65F1B"/>
    <w:multiLevelType w:val="hybridMultilevel"/>
    <w:tmpl w:val="5D38BE78"/>
    <w:lvl w:ilvl="0" w:tplc="0D62BA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7E55E5E"/>
    <w:multiLevelType w:val="hybridMultilevel"/>
    <w:tmpl w:val="7D7EE33E"/>
    <w:lvl w:ilvl="0" w:tplc="C0F6510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BCC0AAD"/>
    <w:multiLevelType w:val="hybridMultilevel"/>
    <w:tmpl w:val="DB1A0746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F941472"/>
    <w:multiLevelType w:val="hybridMultilevel"/>
    <w:tmpl w:val="D0BC501E"/>
    <w:lvl w:ilvl="0" w:tplc="5058BA7C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7"/>
  </w:num>
  <w:num w:numId="3">
    <w:abstractNumId w:val="14"/>
  </w:num>
  <w:num w:numId="4">
    <w:abstractNumId w:val="11"/>
  </w:num>
  <w:num w:numId="5">
    <w:abstractNumId w:val="12"/>
  </w:num>
  <w:num w:numId="6">
    <w:abstractNumId w:val="20"/>
  </w:num>
  <w:num w:numId="7">
    <w:abstractNumId w:val="9"/>
  </w:num>
  <w:num w:numId="8">
    <w:abstractNumId w:val="19"/>
  </w:num>
  <w:num w:numId="9">
    <w:abstractNumId w:val="16"/>
  </w:num>
  <w:num w:numId="10">
    <w:abstractNumId w:val="7"/>
  </w:num>
  <w:num w:numId="11">
    <w:abstractNumId w:val="2"/>
  </w:num>
  <w:num w:numId="12">
    <w:abstractNumId w:val="3"/>
  </w:num>
  <w:num w:numId="13">
    <w:abstractNumId w:val="21"/>
  </w:num>
  <w:num w:numId="14">
    <w:abstractNumId w:val="1"/>
  </w:num>
  <w:num w:numId="15">
    <w:abstractNumId w:val="0"/>
  </w:num>
  <w:num w:numId="16">
    <w:abstractNumId w:val="15"/>
  </w:num>
  <w:num w:numId="17">
    <w:abstractNumId w:val="8"/>
  </w:num>
  <w:num w:numId="18">
    <w:abstractNumId w:val="13"/>
  </w:num>
  <w:num w:numId="19">
    <w:abstractNumId w:val="4"/>
  </w:num>
  <w:num w:numId="20">
    <w:abstractNumId w:val="18"/>
  </w:num>
  <w:num w:numId="21">
    <w:abstractNumId w:val="6"/>
  </w:num>
  <w:num w:numId="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1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2D92"/>
    <w:rsid w:val="00000AB6"/>
    <w:rsid w:val="00001267"/>
    <w:rsid w:val="00002A02"/>
    <w:rsid w:val="000031FF"/>
    <w:rsid w:val="000040EA"/>
    <w:rsid w:val="00004187"/>
    <w:rsid w:val="00005B7D"/>
    <w:rsid w:val="00006E51"/>
    <w:rsid w:val="000071E3"/>
    <w:rsid w:val="000078C8"/>
    <w:rsid w:val="00007C96"/>
    <w:rsid w:val="0001025A"/>
    <w:rsid w:val="00011567"/>
    <w:rsid w:val="0001182F"/>
    <w:rsid w:val="00011C3B"/>
    <w:rsid w:val="0001208D"/>
    <w:rsid w:val="00013068"/>
    <w:rsid w:val="0001325F"/>
    <w:rsid w:val="00013700"/>
    <w:rsid w:val="000142A4"/>
    <w:rsid w:val="00015667"/>
    <w:rsid w:val="00016098"/>
    <w:rsid w:val="000161C0"/>
    <w:rsid w:val="00016990"/>
    <w:rsid w:val="00017478"/>
    <w:rsid w:val="000176F2"/>
    <w:rsid w:val="00017CF3"/>
    <w:rsid w:val="000203D9"/>
    <w:rsid w:val="000208D9"/>
    <w:rsid w:val="0002102F"/>
    <w:rsid w:val="00021E2C"/>
    <w:rsid w:val="0002389A"/>
    <w:rsid w:val="000238ED"/>
    <w:rsid w:val="00024FC2"/>
    <w:rsid w:val="000253C5"/>
    <w:rsid w:val="00025662"/>
    <w:rsid w:val="00025813"/>
    <w:rsid w:val="00025C99"/>
    <w:rsid w:val="00026415"/>
    <w:rsid w:val="00026C54"/>
    <w:rsid w:val="00027A49"/>
    <w:rsid w:val="0003063C"/>
    <w:rsid w:val="00033AE4"/>
    <w:rsid w:val="00034AD5"/>
    <w:rsid w:val="00034EFC"/>
    <w:rsid w:val="000360C2"/>
    <w:rsid w:val="00036F40"/>
    <w:rsid w:val="0003716F"/>
    <w:rsid w:val="00041A05"/>
    <w:rsid w:val="0004296F"/>
    <w:rsid w:val="00043F18"/>
    <w:rsid w:val="00044050"/>
    <w:rsid w:val="0004433B"/>
    <w:rsid w:val="000454C0"/>
    <w:rsid w:val="0004587D"/>
    <w:rsid w:val="000462B4"/>
    <w:rsid w:val="000475CF"/>
    <w:rsid w:val="00050166"/>
    <w:rsid w:val="000515BC"/>
    <w:rsid w:val="00052CDF"/>
    <w:rsid w:val="000576EF"/>
    <w:rsid w:val="000600A5"/>
    <w:rsid w:val="00060210"/>
    <w:rsid w:val="00060F38"/>
    <w:rsid w:val="00062C0A"/>
    <w:rsid w:val="000630A7"/>
    <w:rsid w:val="00063C57"/>
    <w:rsid w:val="000641BD"/>
    <w:rsid w:val="0006566A"/>
    <w:rsid w:val="00065908"/>
    <w:rsid w:val="00065F86"/>
    <w:rsid w:val="0007127D"/>
    <w:rsid w:val="00071789"/>
    <w:rsid w:val="0007276A"/>
    <w:rsid w:val="00072B13"/>
    <w:rsid w:val="0007402D"/>
    <w:rsid w:val="000744D2"/>
    <w:rsid w:val="00075CB0"/>
    <w:rsid w:val="000764F9"/>
    <w:rsid w:val="00076CA0"/>
    <w:rsid w:val="00077BAB"/>
    <w:rsid w:val="00077E7E"/>
    <w:rsid w:val="000805D7"/>
    <w:rsid w:val="00082359"/>
    <w:rsid w:val="00082382"/>
    <w:rsid w:val="00082B3D"/>
    <w:rsid w:val="000834CA"/>
    <w:rsid w:val="00085E1F"/>
    <w:rsid w:val="00090305"/>
    <w:rsid w:val="0009142C"/>
    <w:rsid w:val="000926D6"/>
    <w:rsid w:val="00093969"/>
    <w:rsid w:val="00093DA0"/>
    <w:rsid w:val="00094E18"/>
    <w:rsid w:val="00096A48"/>
    <w:rsid w:val="00096B99"/>
    <w:rsid w:val="00097B9D"/>
    <w:rsid w:val="000A03A5"/>
    <w:rsid w:val="000A0E01"/>
    <w:rsid w:val="000A1AA0"/>
    <w:rsid w:val="000A30B7"/>
    <w:rsid w:val="000A3B5A"/>
    <w:rsid w:val="000A41EA"/>
    <w:rsid w:val="000A4896"/>
    <w:rsid w:val="000A4FBD"/>
    <w:rsid w:val="000B0B9D"/>
    <w:rsid w:val="000B0E03"/>
    <w:rsid w:val="000B0F57"/>
    <w:rsid w:val="000B37DA"/>
    <w:rsid w:val="000B3830"/>
    <w:rsid w:val="000B430F"/>
    <w:rsid w:val="000B5AB0"/>
    <w:rsid w:val="000B68C8"/>
    <w:rsid w:val="000B6E7D"/>
    <w:rsid w:val="000C12D3"/>
    <w:rsid w:val="000C133D"/>
    <w:rsid w:val="000C180E"/>
    <w:rsid w:val="000C2697"/>
    <w:rsid w:val="000C3116"/>
    <w:rsid w:val="000C3359"/>
    <w:rsid w:val="000C5033"/>
    <w:rsid w:val="000C65B1"/>
    <w:rsid w:val="000D0B42"/>
    <w:rsid w:val="000D1AF1"/>
    <w:rsid w:val="000D3877"/>
    <w:rsid w:val="000D42D7"/>
    <w:rsid w:val="000D4344"/>
    <w:rsid w:val="000D4435"/>
    <w:rsid w:val="000D4476"/>
    <w:rsid w:val="000D46F5"/>
    <w:rsid w:val="000D4AF0"/>
    <w:rsid w:val="000D4C8D"/>
    <w:rsid w:val="000D583D"/>
    <w:rsid w:val="000D6C35"/>
    <w:rsid w:val="000E0C2E"/>
    <w:rsid w:val="000E0FC3"/>
    <w:rsid w:val="000E106B"/>
    <w:rsid w:val="000E4775"/>
    <w:rsid w:val="000E494A"/>
    <w:rsid w:val="000E585C"/>
    <w:rsid w:val="000E6102"/>
    <w:rsid w:val="000E7B47"/>
    <w:rsid w:val="000F057A"/>
    <w:rsid w:val="000F0830"/>
    <w:rsid w:val="000F0887"/>
    <w:rsid w:val="000F0DD7"/>
    <w:rsid w:val="000F0FD6"/>
    <w:rsid w:val="000F1286"/>
    <w:rsid w:val="000F1419"/>
    <w:rsid w:val="000F2D21"/>
    <w:rsid w:val="000F336D"/>
    <w:rsid w:val="000F3889"/>
    <w:rsid w:val="000F3CEE"/>
    <w:rsid w:val="000F4177"/>
    <w:rsid w:val="000F463C"/>
    <w:rsid w:val="000F6BD6"/>
    <w:rsid w:val="00100420"/>
    <w:rsid w:val="00100D24"/>
    <w:rsid w:val="00102E9F"/>
    <w:rsid w:val="0010469E"/>
    <w:rsid w:val="00104A42"/>
    <w:rsid w:val="00105470"/>
    <w:rsid w:val="001057ED"/>
    <w:rsid w:val="001058AF"/>
    <w:rsid w:val="001070D4"/>
    <w:rsid w:val="0010715E"/>
    <w:rsid w:val="00107E92"/>
    <w:rsid w:val="00110420"/>
    <w:rsid w:val="00110C91"/>
    <w:rsid w:val="001110AC"/>
    <w:rsid w:val="00112730"/>
    <w:rsid w:val="00112B3C"/>
    <w:rsid w:val="0011306E"/>
    <w:rsid w:val="001161DA"/>
    <w:rsid w:val="001164A0"/>
    <w:rsid w:val="00117046"/>
    <w:rsid w:val="0012304C"/>
    <w:rsid w:val="001234B7"/>
    <w:rsid w:val="001248C7"/>
    <w:rsid w:val="00126864"/>
    <w:rsid w:val="001272D6"/>
    <w:rsid w:val="00127C24"/>
    <w:rsid w:val="00127C2D"/>
    <w:rsid w:val="00127F63"/>
    <w:rsid w:val="00130456"/>
    <w:rsid w:val="00131D78"/>
    <w:rsid w:val="00131E15"/>
    <w:rsid w:val="00135FEE"/>
    <w:rsid w:val="001362E8"/>
    <w:rsid w:val="0013676E"/>
    <w:rsid w:val="00136C8E"/>
    <w:rsid w:val="00136E40"/>
    <w:rsid w:val="00137953"/>
    <w:rsid w:val="00137C43"/>
    <w:rsid w:val="00140311"/>
    <w:rsid w:val="00140611"/>
    <w:rsid w:val="00141A66"/>
    <w:rsid w:val="00141A71"/>
    <w:rsid w:val="00142729"/>
    <w:rsid w:val="00142FD3"/>
    <w:rsid w:val="00143E42"/>
    <w:rsid w:val="0014432A"/>
    <w:rsid w:val="001450D0"/>
    <w:rsid w:val="00145D85"/>
    <w:rsid w:val="00146BD9"/>
    <w:rsid w:val="00147EB3"/>
    <w:rsid w:val="00147F49"/>
    <w:rsid w:val="00150C85"/>
    <w:rsid w:val="001513AD"/>
    <w:rsid w:val="0015140B"/>
    <w:rsid w:val="001527EF"/>
    <w:rsid w:val="001534E3"/>
    <w:rsid w:val="001537DA"/>
    <w:rsid w:val="00153E7F"/>
    <w:rsid w:val="00154901"/>
    <w:rsid w:val="00154E0B"/>
    <w:rsid w:val="00157506"/>
    <w:rsid w:val="00157588"/>
    <w:rsid w:val="00160CA3"/>
    <w:rsid w:val="00160E91"/>
    <w:rsid w:val="0016126E"/>
    <w:rsid w:val="001633CD"/>
    <w:rsid w:val="00163A05"/>
    <w:rsid w:val="00163A2E"/>
    <w:rsid w:val="00164950"/>
    <w:rsid w:val="001650F0"/>
    <w:rsid w:val="00165E4A"/>
    <w:rsid w:val="00165F41"/>
    <w:rsid w:val="001666BC"/>
    <w:rsid w:val="00166933"/>
    <w:rsid w:val="00170DAA"/>
    <w:rsid w:val="001714D1"/>
    <w:rsid w:val="00171F3F"/>
    <w:rsid w:val="00172084"/>
    <w:rsid w:val="0017305C"/>
    <w:rsid w:val="00173868"/>
    <w:rsid w:val="00173E2F"/>
    <w:rsid w:val="00174517"/>
    <w:rsid w:val="00174DF7"/>
    <w:rsid w:val="00175CCB"/>
    <w:rsid w:val="00176493"/>
    <w:rsid w:val="00176F58"/>
    <w:rsid w:val="00177D2F"/>
    <w:rsid w:val="00180DF1"/>
    <w:rsid w:val="0018107D"/>
    <w:rsid w:val="0018112F"/>
    <w:rsid w:val="00184C85"/>
    <w:rsid w:val="00186C36"/>
    <w:rsid w:val="00186E0C"/>
    <w:rsid w:val="001874DC"/>
    <w:rsid w:val="00187666"/>
    <w:rsid w:val="00190687"/>
    <w:rsid w:val="00191764"/>
    <w:rsid w:val="00191815"/>
    <w:rsid w:val="00191B8F"/>
    <w:rsid w:val="00191CF6"/>
    <w:rsid w:val="00192EAC"/>
    <w:rsid w:val="0019524B"/>
    <w:rsid w:val="0019620E"/>
    <w:rsid w:val="00197020"/>
    <w:rsid w:val="00197B9B"/>
    <w:rsid w:val="00197CB5"/>
    <w:rsid w:val="001A006F"/>
    <w:rsid w:val="001A0C54"/>
    <w:rsid w:val="001A3D78"/>
    <w:rsid w:val="001A408B"/>
    <w:rsid w:val="001A45CE"/>
    <w:rsid w:val="001A4C34"/>
    <w:rsid w:val="001A58EA"/>
    <w:rsid w:val="001A5978"/>
    <w:rsid w:val="001A6AC4"/>
    <w:rsid w:val="001A71A3"/>
    <w:rsid w:val="001B0393"/>
    <w:rsid w:val="001B22DC"/>
    <w:rsid w:val="001B27A2"/>
    <w:rsid w:val="001B2E66"/>
    <w:rsid w:val="001B2F97"/>
    <w:rsid w:val="001B429F"/>
    <w:rsid w:val="001B48C3"/>
    <w:rsid w:val="001B4BA5"/>
    <w:rsid w:val="001B516F"/>
    <w:rsid w:val="001B5D38"/>
    <w:rsid w:val="001B6DB5"/>
    <w:rsid w:val="001B7199"/>
    <w:rsid w:val="001B7985"/>
    <w:rsid w:val="001B7F99"/>
    <w:rsid w:val="001C0FEA"/>
    <w:rsid w:val="001C232B"/>
    <w:rsid w:val="001C2DC9"/>
    <w:rsid w:val="001C2F0D"/>
    <w:rsid w:val="001C3138"/>
    <w:rsid w:val="001C3A4F"/>
    <w:rsid w:val="001C3B4A"/>
    <w:rsid w:val="001C3DB0"/>
    <w:rsid w:val="001C3FF7"/>
    <w:rsid w:val="001C4348"/>
    <w:rsid w:val="001C4625"/>
    <w:rsid w:val="001C5E31"/>
    <w:rsid w:val="001C6489"/>
    <w:rsid w:val="001D0A28"/>
    <w:rsid w:val="001D1737"/>
    <w:rsid w:val="001D3022"/>
    <w:rsid w:val="001D3DC3"/>
    <w:rsid w:val="001D46E0"/>
    <w:rsid w:val="001D4C7B"/>
    <w:rsid w:val="001D5D2E"/>
    <w:rsid w:val="001D69B1"/>
    <w:rsid w:val="001D7AC0"/>
    <w:rsid w:val="001D7B6D"/>
    <w:rsid w:val="001E1462"/>
    <w:rsid w:val="001E16FF"/>
    <w:rsid w:val="001E18F4"/>
    <w:rsid w:val="001E1B47"/>
    <w:rsid w:val="001E3F17"/>
    <w:rsid w:val="001E4346"/>
    <w:rsid w:val="001E4D6D"/>
    <w:rsid w:val="001E526C"/>
    <w:rsid w:val="001E53A9"/>
    <w:rsid w:val="001E57F1"/>
    <w:rsid w:val="001E782F"/>
    <w:rsid w:val="001E7872"/>
    <w:rsid w:val="001E7C52"/>
    <w:rsid w:val="001F014F"/>
    <w:rsid w:val="001F0748"/>
    <w:rsid w:val="001F0E05"/>
    <w:rsid w:val="001F137D"/>
    <w:rsid w:val="001F1708"/>
    <w:rsid w:val="001F3764"/>
    <w:rsid w:val="001F3C2F"/>
    <w:rsid w:val="001F3D79"/>
    <w:rsid w:val="001F4020"/>
    <w:rsid w:val="001F4578"/>
    <w:rsid w:val="001F531D"/>
    <w:rsid w:val="001F5CA7"/>
    <w:rsid w:val="001F5E19"/>
    <w:rsid w:val="001F7562"/>
    <w:rsid w:val="00200BF2"/>
    <w:rsid w:val="00203234"/>
    <w:rsid w:val="002035FC"/>
    <w:rsid w:val="00205E09"/>
    <w:rsid w:val="0020607F"/>
    <w:rsid w:val="00206C97"/>
    <w:rsid w:val="0021034A"/>
    <w:rsid w:val="00210FC8"/>
    <w:rsid w:val="002122F9"/>
    <w:rsid w:val="002128AE"/>
    <w:rsid w:val="00212E73"/>
    <w:rsid w:val="0021453D"/>
    <w:rsid w:val="00214826"/>
    <w:rsid w:val="002152BD"/>
    <w:rsid w:val="002153F9"/>
    <w:rsid w:val="00215AFB"/>
    <w:rsid w:val="002171C0"/>
    <w:rsid w:val="00220AC3"/>
    <w:rsid w:val="0022298F"/>
    <w:rsid w:val="00223585"/>
    <w:rsid w:val="002244A0"/>
    <w:rsid w:val="00224E0B"/>
    <w:rsid w:val="002276E3"/>
    <w:rsid w:val="00227D44"/>
    <w:rsid w:val="00231542"/>
    <w:rsid w:val="00231B8F"/>
    <w:rsid w:val="00232C8C"/>
    <w:rsid w:val="00233A6D"/>
    <w:rsid w:val="00233CBE"/>
    <w:rsid w:val="00236AEE"/>
    <w:rsid w:val="00237FF2"/>
    <w:rsid w:val="002418AD"/>
    <w:rsid w:val="00242F9D"/>
    <w:rsid w:val="002441D4"/>
    <w:rsid w:val="0024422D"/>
    <w:rsid w:val="00245069"/>
    <w:rsid w:val="00245C89"/>
    <w:rsid w:val="0024659A"/>
    <w:rsid w:val="00246C3A"/>
    <w:rsid w:val="002478D8"/>
    <w:rsid w:val="00247BA3"/>
    <w:rsid w:val="0025078A"/>
    <w:rsid w:val="00251E48"/>
    <w:rsid w:val="00252E04"/>
    <w:rsid w:val="00253073"/>
    <w:rsid w:val="00253160"/>
    <w:rsid w:val="00253889"/>
    <w:rsid w:val="0025388D"/>
    <w:rsid w:val="00253AF8"/>
    <w:rsid w:val="00256A01"/>
    <w:rsid w:val="0025705D"/>
    <w:rsid w:val="00260E29"/>
    <w:rsid w:val="00260EA9"/>
    <w:rsid w:val="0026166C"/>
    <w:rsid w:val="002619C6"/>
    <w:rsid w:val="00262492"/>
    <w:rsid w:val="00262A3B"/>
    <w:rsid w:val="00262C5E"/>
    <w:rsid w:val="002631E6"/>
    <w:rsid w:val="0026454E"/>
    <w:rsid w:val="0026565B"/>
    <w:rsid w:val="0026579B"/>
    <w:rsid w:val="002659C6"/>
    <w:rsid w:val="00265C1C"/>
    <w:rsid w:val="00265D08"/>
    <w:rsid w:val="002667DC"/>
    <w:rsid w:val="00267C70"/>
    <w:rsid w:val="00267DC4"/>
    <w:rsid w:val="002708EA"/>
    <w:rsid w:val="00271538"/>
    <w:rsid w:val="00272223"/>
    <w:rsid w:val="0027242A"/>
    <w:rsid w:val="0027293B"/>
    <w:rsid w:val="002769AC"/>
    <w:rsid w:val="002779C0"/>
    <w:rsid w:val="00280230"/>
    <w:rsid w:val="00281641"/>
    <w:rsid w:val="00281CEB"/>
    <w:rsid w:val="0028203F"/>
    <w:rsid w:val="002825D9"/>
    <w:rsid w:val="002831E3"/>
    <w:rsid w:val="00283E46"/>
    <w:rsid w:val="002859A4"/>
    <w:rsid w:val="00285DB6"/>
    <w:rsid w:val="00286267"/>
    <w:rsid w:val="002863B1"/>
    <w:rsid w:val="00290150"/>
    <w:rsid w:val="0029266E"/>
    <w:rsid w:val="00293523"/>
    <w:rsid w:val="002940B2"/>
    <w:rsid w:val="00294BB0"/>
    <w:rsid w:val="00295397"/>
    <w:rsid w:val="0029551D"/>
    <w:rsid w:val="00295B3F"/>
    <w:rsid w:val="00295C4B"/>
    <w:rsid w:val="002966A5"/>
    <w:rsid w:val="002966EA"/>
    <w:rsid w:val="002967F5"/>
    <w:rsid w:val="00296D20"/>
    <w:rsid w:val="00297323"/>
    <w:rsid w:val="002979B2"/>
    <w:rsid w:val="002A043C"/>
    <w:rsid w:val="002A15A5"/>
    <w:rsid w:val="002A5DA4"/>
    <w:rsid w:val="002B03DA"/>
    <w:rsid w:val="002B0545"/>
    <w:rsid w:val="002B23C8"/>
    <w:rsid w:val="002B4EEF"/>
    <w:rsid w:val="002B509A"/>
    <w:rsid w:val="002B520C"/>
    <w:rsid w:val="002B5706"/>
    <w:rsid w:val="002B5DDD"/>
    <w:rsid w:val="002B622D"/>
    <w:rsid w:val="002B6DCF"/>
    <w:rsid w:val="002B7A1A"/>
    <w:rsid w:val="002C0C88"/>
    <w:rsid w:val="002C2337"/>
    <w:rsid w:val="002C2B13"/>
    <w:rsid w:val="002C36B1"/>
    <w:rsid w:val="002C37FC"/>
    <w:rsid w:val="002C3F14"/>
    <w:rsid w:val="002C4382"/>
    <w:rsid w:val="002C5103"/>
    <w:rsid w:val="002C5D5C"/>
    <w:rsid w:val="002C6CB7"/>
    <w:rsid w:val="002C7AE7"/>
    <w:rsid w:val="002C7EF7"/>
    <w:rsid w:val="002D00B9"/>
    <w:rsid w:val="002D249D"/>
    <w:rsid w:val="002D2692"/>
    <w:rsid w:val="002D2CCF"/>
    <w:rsid w:val="002D32F2"/>
    <w:rsid w:val="002D4880"/>
    <w:rsid w:val="002D5346"/>
    <w:rsid w:val="002D5905"/>
    <w:rsid w:val="002D5FE7"/>
    <w:rsid w:val="002D67B3"/>
    <w:rsid w:val="002D6942"/>
    <w:rsid w:val="002D6AD4"/>
    <w:rsid w:val="002D713D"/>
    <w:rsid w:val="002E0718"/>
    <w:rsid w:val="002E0CEC"/>
    <w:rsid w:val="002E11ED"/>
    <w:rsid w:val="002E1EB4"/>
    <w:rsid w:val="002E3B48"/>
    <w:rsid w:val="002E4A2F"/>
    <w:rsid w:val="002E788F"/>
    <w:rsid w:val="002F031D"/>
    <w:rsid w:val="002F0993"/>
    <w:rsid w:val="002F0F72"/>
    <w:rsid w:val="002F18FD"/>
    <w:rsid w:val="002F408B"/>
    <w:rsid w:val="002F4CAE"/>
    <w:rsid w:val="002F52EE"/>
    <w:rsid w:val="002F56A9"/>
    <w:rsid w:val="002F5B52"/>
    <w:rsid w:val="002F72D5"/>
    <w:rsid w:val="003000C7"/>
    <w:rsid w:val="00300EEF"/>
    <w:rsid w:val="003017E8"/>
    <w:rsid w:val="00302C6E"/>
    <w:rsid w:val="00302DFD"/>
    <w:rsid w:val="003033CC"/>
    <w:rsid w:val="00306125"/>
    <w:rsid w:val="00306386"/>
    <w:rsid w:val="003074BA"/>
    <w:rsid w:val="003100E9"/>
    <w:rsid w:val="00310D5D"/>
    <w:rsid w:val="00311DBC"/>
    <w:rsid w:val="00312531"/>
    <w:rsid w:val="0031265C"/>
    <w:rsid w:val="003126E2"/>
    <w:rsid w:val="00312919"/>
    <w:rsid w:val="00315F1C"/>
    <w:rsid w:val="00316DE7"/>
    <w:rsid w:val="00317A0F"/>
    <w:rsid w:val="00320210"/>
    <w:rsid w:val="00320ABE"/>
    <w:rsid w:val="003211B5"/>
    <w:rsid w:val="00322C5B"/>
    <w:rsid w:val="003263F0"/>
    <w:rsid w:val="003272D5"/>
    <w:rsid w:val="003278AE"/>
    <w:rsid w:val="00331E4D"/>
    <w:rsid w:val="003321D4"/>
    <w:rsid w:val="003336E7"/>
    <w:rsid w:val="00333C0C"/>
    <w:rsid w:val="00333DEA"/>
    <w:rsid w:val="0033465C"/>
    <w:rsid w:val="0033504C"/>
    <w:rsid w:val="003362F5"/>
    <w:rsid w:val="00336A38"/>
    <w:rsid w:val="00336E98"/>
    <w:rsid w:val="00337118"/>
    <w:rsid w:val="00340452"/>
    <w:rsid w:val="00340EAC"/>
    <w:rsid w:val="00340FFA"/>
    <w:rsid w:val="00341120"/>
    <w:rsid w:val="00341B5A"/>
    <w:rsid w:val="00342485"/>
    <w:rsid w:val="00343135"/>
    <w:rsid w:val="003431E8"/>
    <w:rsid w:val="00343AD1"/>
    <w:rsid w:val="00343BF1"/>
    <w:rsid w:val="00344A15"/>
    <w:rsid w:val="003455C9"/>
    <w:rsid w:val="00345BA7"/>
    <w:rsid w:val="00345EB2"/>
    <w:rsid w:val="00346448"/>
    <w:rsid w:val="00346756"/>
    <w:rsid w:val="00347974"/>
    <w:rsid w:val="00350413"/>
    <w:rsid w:val="003505C9"/>
    <w:rsid w:val="00351A38"/>
    <w:rsid w:val="003520EE"/>
    <w:rsid w:val="00352E66"/>
    <w:rsid w:val="0035352B"/>
    <w:rsid w:val="00353688"/>
    <w:rsid w:val="00354015"/>
    <w:rsid w:val="003541D1"/>
    <w:rsid w:val="00354F4E"/>
    <w:rsid w:val="0035570E"/>
    <w:rsid w:val="003559AA"/>
    <w:rsid w:val="00355A03"/>
    <w:rsid w:val="00355D9B"/>
    <w:rsid w:val="00357538"/>
    <w:rsid w:val="003576A9"/>
    <w:rsid w:val="0036018D"/>
    <w:rsid w:val="003603B6"/>
    <w:rsid w:val="003611C4"/>
    <w:rsid w:val="0036210C"/>
    <w:rsid w:val="00362263"/>
    <w:rsid w:val="00363C7D"/>
    <w:rsid w:val="003640AA"/>
    <w:rsid w:val="00365732"/>
    <w:rsid w:val="00370F76"/>
    <w:rsid w:val="00371389"/>
    <w:rsid w:val="00372DCE"/>
    <w:rsid w:val="00373361"/>
    <w:rsid w:val="003735F2"/>
    <w:rsid w:val="00374324"/>
    <w:rsid w:val="00375392"/>
    <w:rsid w:val="00377C54"/>
    <w:rsid w:val="00380F47"/>
    <w:rsid w:val="0038224B"/>
    <w:rsid w:val="003822F9"/>
    <w:rsid w:val="0038489E"/>
    <w:rsid w:val="00385670"/>
    <w:rsid w:val="00386095"/>
    <w:rsid w:val="00387106"/>
    <w:rsid w:val="003873A3"/>
    <w:rsid w:val="00387F56"/>
    <w:rsid w:val="00391012"/>
    <w:rsid w:val="0039158A"/>
    <w:rsid w:val="00392346"/>
    <w:rsid w:val="00392DA3"/>
    <w:rsid w:val="00396DED"/>
    <w:rsid w:val="00397667"/>
    <w:rsid w:val="00397B79"/>
    <w:rsid w:val="003A02CD"/>
    <w:rsid w:val="003A0382"/>
    <w:rsid w:val="003A0ECF"/>
    <w:rsid w:val="003A200F"/>
    <w:rsid w:val="003A26E2"/>
    <w:rsid w:val="003A28CD"/>
    <w:rsid w:val="003A2CB8"/>
    <w:rsid w:val="003A2DE2"/>
    <w:rsid w:val="003A38D5"/>
    <w:rsid w:val="003A3A1C"/>
    <w:rsid w:val="003A5026"/>
    <w:rsid w:val="003A56BB"/>
    <w:rsid w:val="003A6813"/>
    <w:rsid w:val="003A74C9"/>
    <w:rsid w:val="003A7504"/>
    <w:rsid w:val="003A7EA5"/>
    <w:rsid w:val="003B40EB"/>
    <w:rsid w:val="003B62CF"/>
    <w:rsid w:val="003B724D"/>
    <w:rsid w:val="003B7F1E"/>
    <w:rsid w:val="003C0071"/>
    <w:rsid w:val="003C0561"/>
    <w:rsid w:val="003C1BB6"/>
    <w:rsid w:val="003C2ADF"/>
    <w:rsid w:val="003C2ED6"/>
    <w:rsid w:val="003C3311"/>
    <w:rsid w:val="003C3593"/>
    <w:rsid w:val="003C40EF"/>
    <w:rsid w:val="003C4508"/>
    <w:rsid w:val="003C4FEE"/>
    <w:rsid w:val="003C5488"/>
    <w:rsid w:val="003C5BBF"/>
    <w:rsid w:val="003C63B5"/>
    <w:rsid w:val="003C7176"/>
    <w:rsid w:val="003C7871"/>
    <w:rsid w:val="003C7C95"/>
    <w:rsid w:val="003D0C09"/>
    <w:rsid w:val="003D16DE"/>
    <w:rsid w:val="003D27CF"/>
    <w:rsid w:val="003D5A12"/>
    <w:rsid w:val="003D5C95"/>
    <w:rsid w:val="003D6096"/>
    <w:rsid w:val="003D75DF"/>
    <w:rsid w:val="003E0362"/>
    <w:rsid w:val="003E103E"/>
    <w:rsid w:val="003E3557"/>
    <w:rsid w:val="003E6796"/>
    <w:rsid w:val="003E77BE"/>
    <w:rsid w:val="003E78ED"/>
    <w:rsid w:val="003F0343"/>
    <w:rsid w:val="003F0391"/>
    <w:rsid w:val="003F09DF"/>
    <w:rsid w:val="003F238E"/>
    <w:rsid w:val="003F29BC"/>
    <w:rsid w:val="003F320B"/>
    <w:rsid w:val="003F38C3"/>
    <w:rsid w:val="003F3CC2"/>
    <w:rsid w:val="003F5066"/>
    <w:rsid w:val="003F7813"/>
    <w:rsid w:val="00400120"/>
    <w:rsid w:val="00400D55"/>
    <w:rsid w:val="004014B7"/>
    <w:rsid w:val="00401D4B"/>
    <w:rsid w:val="004021F8"/>
    <w:rsid w:val="004030F4"/>
    <w:rsid w:val="00403C88"/>
    <w:rsid w:val="004055D6"/>
    <w:rsid w:val="0040575F"/>
    <w:rsid w:val="00405E9A"/>
    <w:rsid w:val="00406497"/>
    <w:rsid w:val="004066F8"/>
    <w:rsid w:val="00406B44"/>
    <w:rsid w:val="00407591"/>
    <w:rsid w:val="00407A2F"/>
    <w:rsid w:val="004119AF"/>
    <w:rsid w:val="0041221A"/>
    <w:rsid w:val="00412CFD"/>
    <w:rsid w:val="00412E5E"/>
    <w:rsid w:val="00413AAE"/>
    <w:rsid w:val="00413C89"/>
    <w:rsid w:val="0041622F"/>
    <w:rsid w:val="00416DC1"/>
    <w:rsid w:val="0041737D"/>
    <w:rsid w:val="004177DF"/>
    <w:rsid w:val="0042193F"/>
    <w:rsid w:val="004246B1"/>
    <w:rsid w:val="004249CE"/>
    <w:rsid w:val="00424F9D"/>
    <w:rsid w:val="004252EB"/>
    <w:rsid w:val="00426200"/>
    <w:rsid w:val="004277A5"/>
    <w:rsid w:val="004305B3"/>
    <w:rsid w:val="0043137A"/>
    <w:rsid w:val="00432862"/>
    <w:rsid w:val="004336C2"/>
    <w:rsid w:val="00433AB1"/>
    <w:rsid w:val="004345FF"/>
    <w:rsid w:val="004348A2"/>
    <w:rsid w:val="00434E91"/>
    <w:rsid w:val="004365B0"/>
    <w:rsid w:val="00436B57"/>
    <w:rsid w:val="0043700B"/>
    <w:rsid w:val="00440E8C"/>
    <w:rsid w:val="0044178F"/>
    <w:rsid w:val="004428F7"/>
    <w:rsid w:val="0044300B"/>
    <w:rsid w:val="0044376A"/>
    <w:rsid w:val="00443D92"/>
    <w:rsid w:val="00445A12"/>
    <w:rsid w:val="00445F53"/>
    <w:rsid w:val="00446948"/>
    <w:rsid w:val="00446B6B"/>
    <w:rsid w:val="00450239"/>
    <w:rsid w:val="004518D6"/>
    <w:rsid w:val="004530EE"/>
    <w:rsid w:val="004549AF"/>
    <w:rsid w:val="00454A98"/>
    <w:rsid w:val="00455A0E"/>
    <w:rsid w:val="0045697F"/>
    <w:rsid w:val="00457219"/>
    <w:rsid w:val="00457A87"/>
    <w:rsid w:val="00457DF2"/>
    <w:rsid w:val="00460608"/>
    <w:rsid w:val="00461F8F"/>
    <w:rsid w:val="00463471"/>
    <w:rsid w:val="004635F6"/>
    <w:rsid w:val="00464677"/>
    <w:rsid w:val="00464875"/>
    <w:rsid w:val="00464C59"/>
    <w:rsid w:val="00465913"/>
    <w:rsid w:val="0046619C"/>
    <w:rsid w:val="00466B8F"/>
    <w:rsid w:val="00467E74"/>
    <w:rsid w:val="004708F8"/>
    <w:rsid w:val="004713FC"/>
    <w:rsid w:val="00471A89"/>
    <w:rsid w:val="00471D9D"/>
    <w:rsid w:val="00474F09"/>
    <w:rsid w:val="00476C57"/>
    <w:rsid w:val="00476E57"/>
    <w:rsid w:val="0047744C"/>
    <w:rsid w:val="004775FF"/>
    <w:rsid w:val="004778D2"/>
    <w:rsid w:val="00477F3D"/>
    <w:rsid w:val="00480CA1"/>
    <w:rsid w:val="004812FC"/>
    <w:rsid w:val="0048188D"/>
    <w:rsid w:val="00481EAA"/>
    <w:rsid w:val="00482A7D"/>
    <w:rsid w:val="00483F6F"/>
    <w:rsid w:val="00484011"/>
    <w:rsid w:val="00484457"/>
    <w:rsid w:val="00484DA9"/>
    <w:rsid w:val="00485958"/>
    <w:rsid w:val="00486925"/>
    <w:rsid w:val="00486FDE"/>
    <w:rsid w:val="00487026"/>
    <w:rsid w:val="004875C2"/>
    <w:rsid w:val="004879D1"/>
    <w:rsid w:val="00487C5D"/>
    <w:rsid w:val="004900E3"/>
    <w:rsid w:val="0049022D"/>
    <w:rsid w:val="00490753"/>
    <w:rsid w:val="00491207"/>
    <w:rsid w:val="00491871"/>
    <w:rsid w:val="00492337"/>
    <w:rsid w:val="004937F4"/>
    <w:rsid w:val="00493D25"/>
    <w:rsid w:val="00493FEB"/>
    <w:rsid w:val="00494812"/>
    <w:rsid w:val="0049530E"/>
    <w:rsid w:val="004954FC"/>
    <w:rsid w:val="00495BA9"/>
    <w:rsid w:val="004A0EA2"/>
    <w:rsid w:val="004A11AF"/>
    <w:rsid w:val="004A1952"/>
    <w:rsid w:val="004A29DC"/>
    <w:rsid w:val="004A2BF1"/>
    <w:rsid w:val="004A2C76"/>
    <w:rsid w:val="004A2DB4"/>
    <w:rsid w:val="004A2E4E"/>
    <w:rsid w:val="004A378E"/>
    <w:rsid w:val="004A399B"/>
    <w:rsid w:val="004A45F5"/>
    <w:rsid w:val="004A6325"/>
    <w:rsid w:val="004B0D63"/>
    <w:rsid w:val="004B2DF5"/>
    <w:rsid w:val="004B32D3"/>
    <w:rsid w:val="004B3553"/>
    <w:rsid w:val="004B3F38"/>
    <w:rsid w:val="004B4019"/>
    <w:rsid w:val="004B4513"/>
    <w:rsid w:val="004B4BF7"/>
    <w:rsid w:val="004B4D71"/>
    <w:rsid w:val="004B5C71"/>
    <w:rsid w:val="004B617D"/>
    <w:rsid w:val="004C1A92"/>
    <w:rsid w:val="004C1FC5"/>
    <w:rsid w:val="004C229C"/>
    <w:rsid w:val="004C31BA"/>
    <w:rsid w:val="004C359A"/>
    <w:rsid w:val="004C3771"/>
    <w:rsid w:val="004C449D"/>
    <w:rsid w:val="004C4596"/>
    <w:rsid w:val="004C5DD7"/>
    <w:rsid w:val="004C66B9"/>
    <w:rsid w:val="004C69F0"/>
    <w:rsid w:val="004C72B9"/>
    <w:rsid w:val="004C7884"/>
    <w:rsid w:val="004C7989"/>
    <w:rsid w:val="004D0431"/>
    <w:rsid w:val="004D0978"/>
    <w:rsid w:val="004D1D82"/>
    <w:rsid w:val="004D2957"/>
    <w:rsid w:val="004D307D"/>
    <w:rsid w:val="004D3A43"/>
    <w:rsid w:val="004D3F03"/>
    <w:rsid w:val="004D40B9"/>
    <w:rsid w:val="004D4C9F"/>
    <w:rsid w:val="004D56EC"/>
    <w:rsid w:val="004D57BC"/>
    <w:rsid w:val="004D5C43"/>
    <w:rsid w:val="004D696D"/>
    <w:rsid w:val="004D7514"/>
    <w:rsid w:val="004E017C"/>
    <w:rsid w:val="004E0896"/>
    <w:rsid w:val="004E08A1"/>
    <w:rsid w:val="004E2270"/>
    <w:rsid w:val="004E2B93"/>
    <w:rsid w:val="004E3FB5"/>
    <w:rsid w:val="004E51D3"/>
    <w:rsid w:val="004E608F"/>
    <w:rsid w:val="004E6BAD"/>
    <w:rsid w:val="004F15DC"/>
    <w:rsid w:val="004F1688"/>
    <w:rsid w:val="004F2A65"/>
    <w:rsid w:val="004F2FDB"/>
    <w:rsid w:val="004F368D"/>
    <w:rsid w:val="004F629D"/>
    <w:rsid w:val="004F6D8A"/>
    <w:rsid w:val="004F7E9A"/>
    <w:rsid w:val="00501EA4"/>
    <w:rsid w:val="005022C8"/>
    <w:rsid w:val="00504450"/>
    <w:rsid w:val="00506722"/>
    <w:rsid w:val="00507756"/>
    <w:rsid w:val="00507C10"/>
    <w:rsid w:val="00507FA0"/>
    <w:rsid w:val="00510346"/>
    <w:rsid w:val="00510648"/>
    <w:rsid w:val="00511F0E"/>
    <w:rsid w:val="00514A63"/>
    <w:rsid w:val="00515C5E"/>
    <w:rsid w:val="00516409"/>
    <w:rsid w:val="005175A9"/>
    <w:rsid w:val="00517E7F"/>
    <w:rsid w:val="00520103"/>
    <w:rsid w:val="00520E33"/>
    <w:rsid w:val="00521B9E"/>
    <w:rsid w:val="00521E40"/>
    <w:rsid w:val="005222E7"/>
    <w:rsid w:val="005223A2"/>
    <w:rsid w:val="00522F7B"/>
    <w:rsid w:val="005232DC"/>
    <w:rsid w:val="0052382F"/>
    <w:rsid w:val="005239E3"/>
    <w:rsid w:val="005245DC"/>
    <w:rsid w:val="00524B86"/>
    <w:rsid w:val="00525BA9"/>
    <w:rsid w:val="00527FFE"/>
    <w:rsid w:val="00531765"/>
    <w:rsid w:val="0053176B"/>
    <w:rsid w:val="00532C05"/>
    <w:rsid w:val="00532EEA"/>
    <w:rsid w:val="00534262"/>
    <w:rsid w:val="0053626E"/>
    <w:rsid w:val="00537FCB"/>
    <w:rsid w:val="0054008E"/>
    <w:rsid w:val="00540390"/>
    <w:rsid w:val="00540793"/>
    <w:rsid w:val="0054136D"/>
    <w:rsid w:val="0054172A"/>
    <w:rsid w:val="00541DD2"/>
    <w:rsid w:val="00541E72"/>
    <w:rsid w:val="00543B9D"/>
    <w:rsid w:val="00543D5F"/>
    <w:rsid w:val="0054470B"/>
    <w:rsid w:val="005456C9"/>
    <w:rsid w:val="0054590B"/>
    <w:rsid w:val="00546F37"/>
    <w:rsid w:val="00547F22"/>
    <w:rsid w:val="00552A83"/>
    <w:rsid w:val="0055408A"/>
    <w:rsid w:val="005540E1"/>
    <w:rsid w:val="0055493A"/>
    <w:rsid w:val="00554990"/>
    <w:rsid w:val="00555EA4"/>
    <w:rsid w:val="00555ECA"/>
    <w:rsid w:val="00556784"/>
    <w:rsid w:val="0056043C"/>
    <w:rsid w:val="00560FCD"/>
    <w:rsid w:val="00561F74"/>
    <w:rsid w:val="005642CF"/>
    <w:rsid w:val="00565101"/>
    <w:rsid w:val="00565FC1"/>
    <w:rsid w:val="005664FE"/>
    <w:rsid w:val="005674DC"/>
    <w:rsid w:val="00571790"/>
    <w:rsid w:val="00571C6F"/>
    <w:rsid w:val="00571E6B"/>
    <w:rsid w:val="00574ADD"/>
    <w:rsid w:val="005750AD"/>
    <w:rsid w:val="005765E2"/>
    <w:rsid w:val="00576E72"/>
    <w:rsid w:val="005805E3"/>
    <w:rsid w:val="00580697"/>
    <w:rsid w:val="005807CF"/>
    <w:rsid w:val="00581065"/>
    <w:rsid w:val="0058141E"/>
    <w:rsid w:val="00581A79"/>
    <w:rsid w:val="005820A1"/>
    <w:rsid w:val="005822B9"/>
    <w:rsid w:val="00582675"/>
    <w:rsid w:val="00582DAE"/>
    <w:rsid w:val="005836C5"/>
    <w:rsid w:val="00584BB5"/>
    <w:rsid w:val="00585378"/>
    <w:rsid w:val="005855EE"/>
    <w:rsid w:val="00587156"/>
    <w:rsid w:val="00587692"/>
    <w:rsid w:val="00587B26"/>
    <w:rsid w:val="0059021C"/>
    <w:rsid w:val="00590A9D"/>
    <w:rsid w:val="00590FAF"/>
    <w:rsid w:val="005910C5"/>
    <w:rsid w:val="00591B84"/>
    <w:rsid w:val="005925A8"/>
    <w:rsid w:val="005930AD"/>
    <w:rsid w:val="005931FB"/>
    <w:rsid w:val="005934C3"/>
    <w:rsid w:val="00593FE3"/>
    <w:rsid w:val="00594106"/>
    <w:rsid w:val="005948CE"/>
    <w:rsid w:val="00594A55"/>
    <w:rsid w:val="00595713"/>
    <w:rsid w:val="00595751"/>
    <w:rsid w:val="00595920"/>
    <w:rsid w:val="00596705"/>
    <w:rsid w:val="005972DE"/>
    <w:rsid w:val="005A0A34"/>
    <w:rsid w:val="005A2B8E"/>
    <w:rsid w:val="005A2DC7"/>
    <w:rsid w:val="005A31A9"/>
    <w:rsid w:val="005A3A43"/>
    <w:rsid w:val="005A3A7C"/>
    <w:rsid w:val="005A4736"/>
    <w:rsid w:val="005A47E1"/>
    <w:rsid w:val="005A4A84"/>
    <w:rsid w:val="005A546D"/>
    <w:rsid w:val="005A5DFD"/>
    <w:rsid w:val="005A60AF"/>
    <w:rsid w:val="005A67DF"/>
    <w:rsid w:val="005B0446"/>
    <w:rsid w:val="005B063B"/>
    <w:rsid w:val="005B11AF"/>
    <w:rsid w:val="005B13E6"/>
    <w:rsid w:val="005B2336"/>
    <w:rsid w:val="005B3554"/>
    <w:rsid w:val="005B40DE"/>
    <w:rsid w:val="005B4521"/>
    <w:rsid w:val="005B55AD"/>
    <w:rsid w:val="005B77EC"/>
    <w:rsid w:val="005C045B"/>
    <w:rsid w:val="005C1255"/>
    <w:rsid w:val="005C4F67"/>
    <w:rsid w:val="005C5D28"/>
    <w:rsid w:val="005C6628"/>
    <w:rsid w:val="005C756D"/>
    <w:rsid w:val="005D1024"/>
    <w:rsid w:val="005D2A19"/>
    <w:rsid w:val="005D2C4A"/>
    <w:rsid w:val="005D2C9A"/>
    <w:rsid w:val="005D2E66"/>
    <w:rsid w:val="005D2F71"/>
    <w:rsid w:val="005D2FA3"/>
    <w:rsid w:val="005D387F"/>
    <w:rsid w:val="005D3BCA"/>
    <w:rsid w:val="005D3F9E"/>
    <w:rsid w:val="005D4143"/>
    <w:rsid w:val="005D7A6E"/>
    <w:rsid w:val="005D7F17"/>
    <w:rsid w:val="005E05EC"/>
    <w:rsid w:val="005E20FF"/>
    <w:rsid w:val="005E3AC8"/>
    <w:rsid w:val="005E7398"/>
    <w:rsid w:val="005F030F"/>
    <w:rsid w:val="005F254B"/>
    <w:rsid w:val="005F2D92"/>
    <w:rsid w:val="005F2FBA"/>
    <w:rsid w:val="005F39B7"/>
    <w:rsid w:val="005F4C77"/>
    <w:rsid w:val="005F4D12"/>
    <w:rsid w:val="005F53DC"/>
    <w:rsid w:val="005F5D70"/>
    <w:rsid w:val="005F6920"/>
    <w:rsid w:val="005F6B99"/>
    <w:rsid w:val="005F6FE1"/>
    <w:rsid w:val="005F7D19"/>
    <w:rsid w:val="00600D5B"/>
    <w:rsid w:val="00601071"/>
    <w:rsid w:val="0060116E"/>
    <w:rsid w:val="0060282B"/>
    <w:rsid w:val="00602B41"/>
    <w:rsid w:val="00603D21"/>
    <w:rsid w:val="00604CEA"/>
    <w:rsid w:val="00604FA3"/>
    <w:rsid w:val="00605E07"/>
    <w:rsid w:val="006064B3"/>
    <w:rsid w:val="00606C62"/>
    <w:rsid w:val="00607F0E"/>
    <w:rsid w:val="0061108C"/>
    <w:rsid w:val="00611DBB"/>
    <w:rsid w:val="0061231B"/>
    <w:rsid w:val="0061292E"/>
    <w:rsid w:val="00614147"/>
    <w:rsid w:val="006145FA"/>
    <w:rsid w:val="006169F9"/>
    <w:rsid w:val="00616F95"/>
    <w:rsid w:val="006174CC"/>
    <w:rsid w:val="0062006E"/>
    <w:rsid w:val="00620392"/>
    <w:rsid w:val="00621A15"/>
    <w:rsid w:val="00621AAA"/>
    <w:rsid w:val="00621CEB"/>
    <w:rsid w:val="00622009"/>
    <w:rsid w:val="00623A8D"/>
    <w:rsid w:val="0062621B"/>
    <w:rsid w:val="00626C9B"/>
    <w:rsid w:val="00627187"/>
    <w:rsid w:val="006275E5"/>
    <w:rsid w:val="00627E5F"/>
    <w:rsid w:val="00630095"/>
    <w:rsid w:val="006300C3"/>
    <w:rsid w:val="00630FC0"/>
    <w:rsid w:val="006320D8"/>
    <w:rsid w:val="006324C1"/>
    <w:rsid w:val="00633225"/>
    <w:rsid w:val="00633419"/>
    <w:rsid w:val="006365E5"/>
    <w:rsid w:val="00636DF4"/>
    <w:rsid w:val="0064204D"/>
    <w:rsid w:val="006420AC"/>
    <w:rsid w:val="00642B2C"/>
    <w:rsid w:val="006438BB"/>
    <w:rsid w:val="00643B69"/>
    <w:rsid w:val="00643E17"/>
    <w:rsid w:val="0064483E"/>
    <w:rsid w:val="00644E57"/>
    <w:rsid w:val="006452DD"/>
    <w:rsid w:val="006466B6"/>
    <w:rsid w:val="0064751E"/>
    <w:rsid w:val="0065081D"/>
    <w:rsid w:val="0065149B"/>
    <w:rsid w:val="006523A5"/>
    <w:rsid w:val="006532A6"/>
    <w:rsid w:val="0065353E"/>
    <w:rsid w:val="00657EF1"/>
    <w:rsid w:val="0066008F"/>
    <w:rsid w:val="00660733"/>
    <w:rsid w:val="00660FF8"/>
    <w:rsid w:val="0066183F"/>
    <w:rsid w:val="00661B21"/>
    <w:rsid w:val="0066245D"/>
    <w:rsid w:val="006629FF"/>
    <w:rsid w:val="00662D27"/>
    <w:rsid w:val="00662E6D"/>
    <w:rsid w:val="00663961"/>
    <w:rsid w:val="00663B64"/>
    <w:rsid w:val="00664C48"/>
    <w:rsid w:val="0066546F"/>
    <w:rsid w:val="00665886"/>
    <w:rsid w:val="00665A8D"/>
    <w:rsid w:val="00665E0E"/>
    <w:rsid w:val="0066772B"/>
    <w:rsid w:val="006725BE"/>
    <w:rsid w:val="00672FD2"/>
    <w:rsid w:val="006736CE"/>
    <w:rsid w:val="00674094"/>
    <w:rsid w:val="0067567C"/>
    <w:rsid w:val="00676782"/>
    <w:rsid w:val="0067708F"/>
    <w:rsid w:val="00677770"/>
    <w:rsid w:val="00680A32"/>
    <w:rsid w:val="00680D94"/>
    <w:rsid w:val="0068133A"/>
    <w:rsid w:val="006815F6"/>
    <w:rsid w:val="00682655"/>
    <w:rsid w:val="00683E26"/>
    <w:rsid w:val="00683FD1"/>
    <w:rsid w:val="00685DAB"/>
    <w:rsid w:val="00686152"/>
    <w:rsid w:val="0068759C"/>
    <w:rsid w:val="006905BA"/>
    <w:rsid w:val="00691C16"/>
    <w:rsid w:val="00692414"/>
    <w:rsid w:val="006924A6"/>
    <w:rsid w:val="006924C8"/>
    <w:rsid w:val="00692B0A"/>
    <w:rsid w:val="00692E2A"/>
    <w:rsid w:val="006931E1"/>
    <w:rsid w:val="00693515"/>
    <w:rsid w:val="006936CC"/>
    <w:rsid w:val="00694E7F"/>
    <w:rsid w:val="00695D12"/>
    <w:rsid w:val="0069652B"/>
    <w:rsid w:val="00696839"/>
    <w:rsid w:val="006A06C7"/>
    <w:rsid w:val="006A0C96"/>
    <w:rsid w:val="006A1603"/>
    <w:rsid w:val="006A24AD"/>
    <w:rsid w:val="006A317D"/>
    <w:rsid w:val="006A3692"/>
    <w:rsid w:val="006A3B6A"/>
    <w:rsid w:val="006A5317"/>
    <w:rsid w:val="006A53E7"/>
    <w:rsid w:val="006A5552"/>
    <w:rsid w:val="006A5DCD"/>
    <w:rsid w:val="006A5E0C"/>
    <w:rsid w:val="006A74E4"/>
    <w:rsid w:val="006A7516"/>
    <w:rsid w:val="006A7D0A"/>
    <w:rsid w:val="006A7DE1"/>
    <w:rsid w:val="006B049E"/>
    <w:rsid w:val="006B08FA"/>
    <w:rsid w:val="006B337E"/>
    <w:rsid w:val="006B3A51"/>
    <w:rsid w:val="006B3FFB"/>
    <w:rsid w:val="006B42B1"/>
    <w:rsid w:val="006B4B7D"/>
    <w:rsid w:val="006B5258"/>
    <w:rsid w:val="006B63B8"/>
    <w:rsid w:val="006B68B3"/>
    <w:rsid w:val="006B6D02"/>
    <w:rsid w:val="006B6FE6"/>
    <w:rsid w:val="006B7BDD"/>
    <w:rsid w:val="006C0403"/>
    <w:rsid w:val="006C1332"/>
    <w:rsid w:val="006C3342"/>
    <w:rsid w:val="006C56EC"/>
    <w:rsid w:val="006C5861"/>
    <w:rsid w:val="006C5C89"/>
    <w:rsid w:val="006D0864"/>
    <w:rsid w:val="006D0949"/>
    <w:rsid w:val="006D1422"/>
    <w:rsid w:val="006D1816"/>
    <w:rsid w:val="006D1BE2"/>
    <w:rsid w:val="006D3519"/>
    <w:rsid w:val="006D494D"/>
    <w:rsid w:val="006D4A5E"/>
    <w:rsid w:val="006D4B2C"/>
    <w:rsid w:val="006D6278"/>
    <w:rsid w:val="006D6AFF"/>
    <w:rsid w:val="006D7A4A"/>
    <w:rsid w:val="006D7DDD"/>
    <w:rsid w:val="006E0280"/>
    <w:rsid w:val="006E102D"/>
    <w:rsid w:val="006E1255"/>
    <w:rsid w:val="006E24F6"/>
    <w:rsid w:val="006E2B62"/>
    <w:rsid w:val="006E5F69"/>
    <w:rsid w:val="006E5FBC"/>
    <w:rsid w:val="006E67B7"/>
    <w:rsid w:val="006F1506"/>
    <w:rsid w:val="006F1760"/>
    <w:rsid w:val="006F258E"/>
    <w:rsid w:val="006F3BED"/>
    <w:rsid w:val="006F43ED"/>
    <w:rsid w:val="006F61D2"/>
    <w:rsid w:val="006F6279"/>
    <w:rsid w:val="006F6D46"/>
    <w:rsid w:val="00700A92"/>
    <w:rsid w:val="00700FD5"/>
    <w:rsid w:val="007018FE"/>
    <w:rsid w:val="00701AA1"/>
    <w:rsid w:val="007028F0"/>
    <w:rsid w:val="007047BB"/>
    <w:rsid w:val="00705027"/>
    <w:rsid w:val="00705516"/>
    <w:rsid w:val="00705645"/>
    <w:rsid w:val="00705D23"/>
    <w:rsid w:val="00705D35"/>
    <w:rsid w:val="00706678"/>
    <w:rsid w:val="00710194"/>
    <w:rsid w:val="00710CCB"/>
    <w:rsid w:val="00711BDE"/>
    <w:rsid w:val="00712760"/>
    <w:rsid w:val="007127C2"/>
    <w:rsid w:val="00713674"/>
    <w:rsid w:val="00714043"/>
    <w:rsid w:val="00714EF3"/>
    <w:rsid w:val="00714F2C"/>
    <w:rsid w:val="00716712"/>
    <w:rsid w:val="00716768"/>
    <w:rsid w:val="00720525"/>
    <w:rsid w:val="00720CCA"/>
    <w:rsid w:val="00721157"/>
    <w:rsid w:val="0072196C"/>
    <w:rsid w:val="00721B38"/>
    <w:rsid w:val="0072229E"/>
    <w:rsid w:val="00722402"/>
    <w:rsid w:val="007227CB"/>
    <w:rsid w:val="00722CD0"/>
    <w:rsid w:val="00724959"/>
    <w:rsid w:val="0072555B"/>
    <w:rsid w:val="0072569F"/>
    <w:rsid w:val="0072670C"/>
    <w:rsid w:val="00726CE4"/>
    <w:rsid w:val="00726D4B"/>
    <w:rsid w:val="00730046"/>
    <w:rsid w:val="007307CF"/>
    <w:rsid w:val="00730C7E"/>
    <w:rsid w:val="00731107"/>
    <w:rsid w:val="007316B0"/>
    <w:rsid w:val="00732ACE"/>
    <w:rsid w:val="007340EB"/>
    <w:rsid w:val="00735567"/>
    <w:rsid w:val="00736A5F"/>
    <w:rsid w:val="00737757"/>
    <w:rsid w:val="00741AAA"/>
    <w:rsid w:val="00742A91"/>
    <w:rsid w:val="0074357C"/>
    <w:rsid w:val="00743C6D"/>
    <w:rsid w:val="00743CA8"/>
    <w:rsid w:val="007454DB"/>
    <w:rsid w:val="007459D7"/>
    <w:rsid w:val="007502FE"/>
    <w:rsid w:val="0075133C"/>
    <w:rsid w:val="00752452"/>
    <w:rsid w:val="00752B5F"/>
    <w:rsid w:val="00752F6B"/>
    <w:rsid w:val="00753A65"/>
    <w:rsid w:val="00754693"/>
    <w:rsid w:val="007550B7"/>
    <w:rsid w:val="00755735"/>
    <w:rsid w:val="00755AB3"/>
    <w:rsid w:val="00755C76"/>
    <w:rsid w:val="00756198"/>
    <w:rsid w:val="007570E5"/>
    <w:rsid w:val="00757E6D"/>
    <w:rsid w:val="007607A1"/>
    <w:rsid w:val="00760C86"/>
    <w:rsid w:val="00760E4F"/>
    <w:rsid w:val="007620E3"/>
    <w:rsid w:val="007635ED"/>
    <w:rsid w:val="00763E20"/>
    <w:rsid w:val="007642A8"/>
    <w:rsid w:val="007656E9"/>
    <w:rsid w:val="00766543"/>
    <w:rsid w:val="00766E4C"/>
    <w:rsid w:val="00766FE1"/>
    <w:rsid w:val="00771910"/>
    <w:rsid w:val="00772735"/>
    <w:rsid w:val="00772AD5"/>
    <w:rsid w:val="00773E59"/>
    <w:rsid w:val="00774DD8"/>
    <w:rsid w:val="00776758"/>
    <w:rsid w:val="00776B84"/>
    <w:rsid w:val="00776FCB"/>
    <w:rsid w:val="0077700D"/>
    <w:rsid w:val="00780043"/>
    <w:rsid w:val="007810AB"/>
    <w:rsid w:val="00783025"/>
    <w:rsid w:val="00783199"/>
    <w:rsid w:val="00783253"/>
    <w:rsid w:val="00783350"/>
    <w:rsid w:val="00785404"/>
    <w:rsid w:val="00787935"/>
    <w:rsid w:val="00790148"/>
    <w:rsid w:val="00790F4C"/>
    <w:rsid w:val="00791305"/>
    <w:rsid w:val="007929B4"/>
    <w:rsid w:val="00792EEB"/>
    <w:rsid w:val="007945A9"/>
    <w:rsid w:val="00794CB9"/>
    <w:rsid w:val="00797114"/>
    <w:rsid w:val="007A05C8"/>
    <w:rsid w:val="007A081B"/>
    <w:rsid w:val="007A133B"/>
    <w:rsid w:val="007A1A8D"/>
    <w:rsid w:val="007A2DA4"/>
    <w:rsid w:val="007A324F"/>
    <w:rsid w:val="007A393E"/>
    <w:rsid w:val="007A3CF7"/>
    <w:rsid w:val="007A5D0C"/>
    <w:rsid w:val="007A647F"/>
    <w:rsid w:val="007A6C30"/>
    <w:rsid w:val="007A7DB4"/>
    <w:rsid w:val="007B05F5"/>
    <w:rsid w:val="007B15FF"/>
    <w:rsid w:val="007B337D"/>
    <w:rsid w:val="007B37E7"/>
    <w:rsid w:val="007B3E0F"/>
    <w:rsid w:val="007B3EE4"/>
    <w:rsid w:val="007B4C68"/>
    <w:rsid w:val="007B4D5D"/>
    <w:rsid w:val="007B52F6"/>
    <w:rsid w:val="007B644E"/>
    <w:rsid w:val="007B6732"/>
    <w:rsid w:val="007B6ED7"/>
    <w:rsid w:val="007B6F90"/>
    <w:rsid w:val="007C07F7"/>
    <w:rsid w:val="007C0847"/>
    <w:rsid w:val="007C098D"/>
    <w:rsid w:val="007C2BCA"/>
    <w:rsid w:val="007C31E6"/>
    <w:rsid w:val="007C499A"/>
    <w:rsid w:val="007C52B5"/>
    <w:rsid w:val="007C6251"/>
    <w:rsid w:val="007C6A84"/>
    <w:rsid w:val="007D1773"/>
    <w:rsid w:val="007D284B"/>
    <w:rsid w:val="007D2B36"/>
    <w:rsid w:val="007D349E"/>
    <w:rsid w:val="007D3748"/>
    <w:rsid w:val="007D4268"/>
    <w:rsid w:val="007D49B1"/>
    <w:rsid w:val="007D51DB"/>
    <w:rsid w:val="007D7BFD"/>
    <w:rsid w:val="007D7C60"/>
    <w:rsid w:val="007E054A"/>
    <w:rsid w:val="007E1D06"/>
    <w:rsid w:val="007E26C8"/>
    <w:rsid w:val="007E2845"/>
    <w:rsid w:val="007E431B"/>
    <w:rsid w:val="007E4CC8"/>
    <w:rsid w:val="007E5335"/>
    <w:rsid w:val="007E5EFB"/>
    <w:rsid w:val="007E5FCC"/>
    <w:rsid w:val="007E62E4"/>
    <w:rsid w:val="007E6993"/>
    <w:rsid w:val="007E7FBA"/>
    <w:rsid w:val="007F05FE"/>
    <w:rsid w:val="007F23D7"/>
    <w:rsid w:val="007F2790"/>
    <w:rsid w:val="007F2AF9"/>
    <w:rsid w:val="007F2B9D"/>
    <w:rsid w:val="007F2C1D"/>
    <w:rsid w:val="007F2ECF"/>
    <w:rsid w:val="007F31F2"/>
    <w:rsid w:val="007F3BCA"/>
    <w:rsid w:val="007F3D70"/>
    <w:rsid w:val="007F47D5"/>
    <w:rsid w:val="007F50C9"/>
    <w:rsid w:val="007F61F0"/>
    <w:rsid w:val="007F6EE6"/>
    <w:rsid w:val="007F72C6"/>
    <w:rsid w:val="007F783F"/>
    <w:rsid w:val="0080016C"/>
    <w:rsid w:val="00801BFE"/>
    <w:rsid w:val="00802129"/>
    <w:rsid w:val="008021E1"/>
    <w:rsid w:val="008023E9"/>
    <w:rsid w:val="0080353F"/>
    <w:rsid w:val="0080397C"/>
    <w:rsid w:val="00803F99"/>
    <w:rsid w:val="0080542F"/>
    <w:rsid w:val="00805A21"/>
    <w:rsid w:val="00807479"/>
    <w:rsid w:val="00810049"/>
    <w:rsid w:val="0081039D"/>
    <w:rsid w:val="008113B2"/>
    <w:rsid w:val="008113C3"/>
    <w:rsid w:val="00811EFD"/>
    <w:rsid w:val="008124A0"/>
    <w:rsid w:val="008127BC"/>
    <w:rsid w:val="00813101"/>
    <w:rsid w:val="00815671"/>
    <w:rsid w:val="00815EF8"/>
    <w:rsid w:val="00817A17"/>
    <w:rsid w:val="00820316"/>
    <w:rsid w:val="00821037"/>
    <w:rsid w:val="00822353"/>
    <w:rsid w:val="00822A27"/>
    <w:rsid w:val="00823C0B"/>
    <w:rsid w:val="00824E25"/>
    <w:rsid w:val="00824EC9"/>
    <w:rsid w:val="00824EED"/>
    <w:rsid w:val="008259DD"/>
    <w:rsid w:val="0082604F"/>
    <w:rsid w:val="0082668C"/>
    <w:rsid w:val="0082670D"/>
    <w:rsid w:val="00826BA4"/>
    <w:rsid w:val="00826F06"/>
    <w:rsid w:val="008272F8"/>
    <w:rsid w:val="00827C81"/>
    <w:rsid w:val="00830024"/>
    <w:rsid w:val="008319DF"/>
    <w:rsid w:val="00831DF4"/>
    <w:rsid w:val="008328D8"/>
    <w:rsid w:val="00834D83"/>
    <w:rsid w:val="008365B1"/>
    <w:rsid w:val="00836652"/>
    <w:rsid w:val="00837997"/>
    <w:rsid w:val="00840DF3"/>
    <w:rsid w:val="00843301"/>
    <w:rsid w:val="008445EF"/>
    <w:rsid w:val="00844860"/>
    <w:rsid w:val="008466DF"/>
    <w:rsid w:val="008467F5"/>
    <w:rsid w:val="008470BA"/>
    <w:rsid w:val="00847D01"/>
    <w:rsid w:val="00850E9E"/>
    <w:rsid w:val="00851466"/>
    <w:rsid w:val="00851DAB"/>
    <w:rsid w:val="0085251D"/>
    <w:rsid w:val="0085292A"/>
    <w:rsid w:val="00852F26"/>
    <w:rsid w:val="00853A86"/>
    <w:rsid w:val="00854217"/>
    <w:rsid w:val="008554D4"/>
    <w:rsid w:val="00855EBB"/>
    <w:rsid w:val="00855F46"/>
    <w:rsid w:val="008560E5"/>
    <w:rsid w:val="00856E77"/>
    <w:rsid w:val="00857010"/>
    <w:rsid w:val="008573E0"/>
    <w:rsid w:val="0085776E"/>
    <w:rsid w:val="00860CC6"/>
    <w:rsid w:val="00860DB9"/>
    <w:rsid w:val="008610C1"/>
    <w:rsid w:val="008616D4"/>
    <w:rsid w:val="0086277F"/>
    <w:rsid w:val="0086620D"/>
    <w:rsid w:val="00866EDD"/>
    <w:rsid w:val="008672FF"/>
    <w:rsid w:val="00872E67"/>
    <w:rsid w:val="0087568B"/>
    <w:rsid w:val="00876439"/>
    <w:rsid w:val="00876CEA"/>
    <w:rsid w:val="00877DD5"/>
    <w:rsid w:val="00877DFF"/>
    <w:rsid w:val="0088051C"/>
    <w:rsid w:val="008809FA"/>
    <w:rsid w:val="00881404"/>
    <w:rsid w:val="008824F7"/>
    <w:rsid w:val="0088316C"/>
    <w:rsid w:val="00883697"/>
    <w:rsid w:val="00883844"/>
    <w:rsid w:val="00883FA5"/>
    <w:rsid w:val="00883FAD"/>
    <w:rsid w:val="0088575B"/>
    <w:rsid w:val="00886598"/>
    <w:rsid w:val="0089010C"/>
    <w:rsid w:val="00891DEA"/>
    <w:rsid w:val="00895A45"/>
    <w:rsid w:val="008967D2"/>
    <w:rsid w:val="008A0664"/>
    <w:rsid w:val="008A0C23"/>
    <w:rsid w:val="008A1B89"/>
    <w:rsid w:val="008A2202"/>
    <w:rsid w:val="008A282D"/>
    <w:rsid w:val="008A2EAD"/>
    <w:rsid w:val="008A3B2D"/>
    <w:rsid w:val="008A416D"/>
    <w:rsid w:val="008A58D3"/>
    <w:rsid w:val="008A5ABF"/>
    <w:rsid w:val="008A5F57"/>
    <w:rsid w:val="008A7AC4"/>
    <w:rsid w:val="008A7BC4"/>
    <w:rsid w:val="008B0968"/>
    <w:rsid w:val="008B12C9"/>
    <w:rsid w:val="008B1AFB"/>
    <w:rsid w:val="008B2451"/>
    <w:rsid w:val="008B2483"/>
    <w:rsid w:val="008B285A"/>
    <w:rsid w:val="008B2DD7"/>
    <w:rsid w:val="008B35FE"/>
    <w:rsid w:val="008B3904"/>
    <w:rsid w:val="008B3F83"/>
    <w:rsid w:val="008B4180"/>
    <w:rsid w:val="008B5EA8"/>
    <w:rsid w:val="008B702F"/>
    <w:rsid w:val="008B73E8"/>
    <w:rsid w:val="008B75D7"/>
    <w:rsid w:val="008B7F9C"/>
    <w:rsid w:val="008C02D0"/>
    <w:rsid w:val="008C02DA"/>
    <w:rsid w:val="008C09BF"/>
    <w:rsid w:val="008C0DEE"/>
    <w:rsid w:val="008C2109"/>
    <w:rsid w:val="008C3605"/>
    <w:rsid w:val="008C5137"/>
    <w:rsid w:val="008C56F8"/>
    <w:rsid w:val="008C7B17"/>
    <w:rsid w:val="008D03F1"/>
    <w:rsid w:val="008D120F"/>
    <w:rsid w:val="008D1D25"/>
    <w:rsid w:val="008D2E56"/>
    <w:rsid w:val="008D561C"/>
    <w:rsid w:val="008D650A"/>
    <w:rsid w:val="008E026C"/>
    <w:rsid w:val="008E1EB5"/>
    <w:rsid w:val="008E214B"/>
    <w:rsid w:val="008E21A0"/>
    <w:rsid w:val="008E4544"/>
    <w:rsid w:val="008E4BAA"/>
    <w:rsid w:val="008E5302"/>
    <w:rsid w:val="008E692A"/>
    <w:rsid w:val="008E7195"/>
    <w:rsid w:val="008F05BB"/>
    <w:rsid w:val="008F05FD"/>
    <w:rsid w:val="008F10B0"/>
    <w:rsid w:val="008F16CE"/>
    <w:rsid w:val="008F18D7"/>
    <w:rsid w:val="008F1E18"/>
    <w:rsid w:val="008F25F3"/>
    <w:rsid w:val="008F51C4"/>
    <w:rsid w:val="008F5AF5"/>
    <w:rsid w:val="008F76F3"/>
    <w:rsid w:val="008F7748"/>
    <w:rsid w:val="009001E2"/>
    <w:rsid w:val="0090029D"/>
    <w:rsid w:val="00901A7A"/>
    <w:rsid w:val="00902753"/>
    <w:rsid w:val="00903B20"/>
    <w:rsid w:val="00904797"/>
    <w:rsid w:val="00905687"/>
    <w:rsid w:val="009065B0"/>
    <w:rsid w:val="0091228E"/>
    <w:rsid w:val="009138EE"/>
    <w:rsid w:val="00913DB1"/>
    <w:rsid w:val="00914078"/>
    <w:rsid w:val="00914414"/>
    <w:rsid w:val="009151B5"/>
    <w:rsid w:val="009151F3"/>
    <w:rsid w:val="00915BEA"/>
    <w:rsid w:val="009160EB"/>
    <w:rsid w:val="00917225"/>
    <w:rsid w:val="00917453"/>
    <w:rsid w:val="0092084C"/>
    <w:rsid w:val="009227D7"/>
    <w:rsid w:val="00922D5B"/>
    <w:rsid w:val="00923F10"/>
    <w:rsid w:val="009256C9"/>
    <w:rsid w:val="00925EEF"/>
    <w:rsid w:val="009301E6"/>
    <w:rsid w:val="00930E74"/>
    <w:rsid w:val="0093111E"/>
    <w:rsid w:val="0093168E"/>
    <w:rsid w:val="009328A5"/>
    <w:rsid w:val="00932C91"/>
    <w:rsid w:val="009350C2"/>
    <w:rsid w:val="00936085"/>
    <w:rsid w:val="0093739C"/>
    <w:rsid w:val="009373E4"/>
    <w:rsid w:val="0093775C"/>
    <w:rsid w:val="00937F91"/>
    <w:rsid w:val="00940744"/>
    <w:rsid w:val="00940ADC"/>
    <w:rsid w:val="00940E76"/>
    <w:rsid w:val="009415B7"/>
    <w:rsid w:val="00941D48"/>
    <w:rsid w:val="009426AB"/>
    <w:rsid w:val="00942B91"/>
    <w:rsid w:val="0094301B"/>
    <w:rsid w:val="00944178"/>
    <w:rsid w:val="0094445A"/>
    <w:rsid w:val="0094460F"/>
    <w:rsid w:val="0095054B"/>
    <w:rsid w:val="00950B5C"/>
    <w:rsid w:val="009528E3"/>
    <w:rsid w:val="00953C88"/>
    <w:rsid w:val="00954CFB"/>
    <w:rsid w:val="00955E96"/>
    <w:rsid w:val="009572E3"/>
    <w:rsid w:val="00961D07"/>
    <w:rsid w:val="00963BDF"/>
    <w:rsid w:val="00963BF8"/>
    <w:rsid w:val="00964931"/>
    <w:rsid w:val="00964AEF"/>
    <w:rsid w:val="00965B08"/>
    <w:rsid w:val="00965E21"/>
    <w:rsid w:val="009678F3"/>
    <w:rsid w:val="00967F8E"/>
    <w:rsid w:val="00970328"/>
    <w:rsid w:val="00970B04"/>
    <w:rsid w:val="009711EE"/>
    <w:rsid w:val="009712D1"/>
    <w:rsid w:val="00971F02"/>
    <w:rsid w:val="009721C3"/>
    <w:rsid w:val="00973067"/>
    <w:rsid w:val="009730B2"/>
    <w:rsid w:val="00975248"/>
    <w:rsid w:val="00975E76"/>
    <w:rsid w:val="00976030"/>
    <w:rsid w:val="0097671C"/>
    <w:rsid w:val="00976E12"/>
    <w:rsid w:val="009771D7"/>
    <w:rsid w:val="00977A6C"/>
    <w:rsid w:val="00977E19"/>
    <w:rsid w:val="00977F70"/>
    <w:rsid w:val="0098055F"/>
    <w:rsid w:val="00981869"/>
    <w:rsid w:val="009830BE"/>
    <w:rsid w:val="00983F0C"/>
    <w:rsid w:val="0098466B"/>
    <w:rsid w:val="00984B30"/>
    <w:rsid w:val="0098526F"/>
    <w:rsid w:val="009856B1"/>
    <w:rsid w:val="00985993"/>
    <w:rsid w:val="00985CCB"/>
    <w:rsid w:val="009868C8"/>
    <w:rsid w:val="0098692B"/>
    <w:rsid w:val="00987712"/>
    <w:rsid w:val="00987F4C"/>
    <w:rsid w:val="00990134"/>
    <w:rsid w:val="00990D97"/>
    <w:rsid w:val="009915BF"/>
    <w:rsid w:val="009916FE"/>
    <w:rsid w:val="00991A6C"/>
    <w:rsid w:val="00992D12"/>
    <w:rsid w:val="00994074"/>
    <w:rsid w:val="00994B32"/>
    <w:rsid w:val="00996507"/>
    <w:rsid w:val="00997300"/>
    <w:rsid w:val="00997590"/>
    <w:rsid w:val="00997784"/>
    <w:rsid w:val="009A01E3"/>
    <w:rsid w:val="009A240B"/>
    <w:rsid w:val="009A2C59"/>
    <w:rsid w:val="009A2E7B"/>
    <w:rsid w:val="009A4B68"/>
    <w:rsid w:val="009A504B"/>
    <w:rsid w:val="009A5919"/>
    <w:rsid w:val="009A640C"/>
    <w:rsid w:val="009A70C4"/>
    <w:rsid w:val="009B05D4"/>
    <w:rsid w:val="009B0FEE"/>
    <w:rsid w:val="009B23CE"/>
    <w:rsid w:val="009B284A"/>
    <w:rsid w:val="009B2968"/>
    <w:rsid w:val="009B3486"/>
    <w:rsid w:val="009B449A"/>
    <w:rsid w:val="009B59CE"/>
    <w:rsid w:val="009B7C74"/>
    <w:rsid w:val="009C1795"/>
    <w:rsid w:val="009C1A15"/>
    <w:rsid w:val="009C2D9B"/>
    <w:rsid w:val="009C2F76"/>
    <w:rsid w:val="009C355D"/>
    <w:rsid w:val="009C3A42"/>
    <w:rsid w:val="009C7EB7"/>
    <w:rsid w:val="009D46A3"/>
    <w:rsid w:val="009D55D3"/>
    <w:rsid w:val="009E00BD"/>
    <w:rsid w:val="009E1647"/>
    <w:rsid w:val="009E1F2D"/>
    <w:rsid w:val="009E2899"/>
    <w:rsid w:val="009E2C9D"/>
    <w:rsid w:val="009E2E48"/>
    <w:rsid w:val="009E32FA"/>
    <w:rsid w:val="009E351E"/>
    <w:rsid w:val="009E46A3"/>
    <w:rsid w:val="009E7BF8"/>
    <w:rsid w:val="009E7FBA"/>
    <w:rsid w:val="009F1777"/>
    <w:rsid w:val="009F17FA"/>
    <w:rsid w:val="009F18AC"/>
    <w:rsid w:val="009F1A1E"/>
    <w:rsid w:val="009F32BF"/>
    <w:rsid w:val="009F35A3"/>
    <w:rsid w:val="009F35B3"/>
    <w:rsid w:val="009F3648"/>
    <w:rsid w:val="009F480F"/>
    <w:rsid w:val="009F4D90"/>
    <w:rsid w:val="009F5418"/>
    <w:rsid w:val="009F5E21"/>
    <w:rsid w:val="009F7638"/>
    <w:rsid w:val="00A00B1D"/>
    <w:rsid w:val="00A00B33"/>
    <w:rsid w:val="00A00C90"/>
    <w:rsid w:val="00A00CDD"/>
    <w:rsid w:val="00A00DDC"/>
    <w:rsid w:val="00A00EE7"/>
    <w:rsid w:val="00A02232"/>
    <w:rsid w:val="00A02820"/>
    <w:rsid w:val="00A039AE"/>
    <w:rsid w:val="00A05BB4"/>
    <w:rsid w:val="00A064CE"/>
    <w:rsid w:val="00A07ADE"/>
    <w:rsid w:val="00A07E75"/>
    <w:rsid w:val="00A07E80"/>
    <w:rsid w:val="00A116D3"/>
    <w:rsid w:val="00A11B95"/>
    <w:rsid w:val="00A15D11"/>
    <w:rsid w:val="00A15F7A"/>
    <w:rsid w:val="00A1619B"/>
    <w:rsid w:val="00A16CEE"/>
    <w:rsid w:val="00A174CA"/>
    <w:rsid w:val="00A208B7"/>
    <w:rsid w:val="00A20F2E"/>
    <w:rsid w:val="00A228FF"/>
    <w:rsid w:val="00A2391C"/>
    <w:rsid w:val="00A25D4D"/>
    <w:rsid w:val="00A26BAA"/>
    <w:rsid w:val="00A27E16"/>
    <w:rsid w:val="00A3046F"/>
    <w:rsid w:val="00A32410"/>
    <w:rsid w:val="00A326E9"/>
    <w:rsid w:val="00A32C39"/>
    <w:rsid w:val="00A33145"/>
    <w:rsid w:val="00A33E9E"/>
    <w:rsid w:val="00A35785"/>
    <w:rsid w:val="00A35A9A"/>
    <w:rsid w:val="00A370D9"/>
    <w:rsid w:val="00A3799E"/>
    <w:rsid w:val="00A37A3B"/>
    <w:rsid w:val="00A406F8"/>
    <w:rsid w:val="00A420E6"/>
    <w:rsid w:val="00A42E92"/>
    <w:rsid w:val="00A444D8"/>
    <w:rsid w:val="00A44691"/>
    <w:rsid w:val="00A453BA"/>
    <w:rsid w:val="00A47EE6"/>
    <w:rsid w:val="00A501B5"/>
    <w:rsid w:val="00A50CC0"/>
    <w:rsid w:val="00A51424"/>
    <w:rsid w:val="00A51859"/>
    <w:rsid w:val="00A51984"/>
    <w:rsid w:val="00A51E4E"/>
    <w:rsid w:val="00A52611"/>
    <w:rsid w:val="00A53588"/>
    <w:rsid w:val="00A546AB"/>
    <w:rsid w:val="00A55D6B"/>
    <w:rsid w:val="00A56A4C"/>
    <w:rsid w:val="00A60179"/>
    <w:rsid w:val="00A61052"/>
    <w:rsid w:val="00A61B59"/>
    <w:rsid w:val="00A62721"/>
    <w:rsid w:val="00A62AF6"/>
    <w:rsid w:val="00A63173"/>
    <w:rsid w:val="00A63C46"/>
    <w:rsid w:val="00A66677"/>
    <w:rsid w:val="00A6698E"/>
    <w:rsid w:val="00A66AAD"/>
    <w:rsid w:val="00A679BB"/>
    <w:rsid w:val="00A67A9A"/>
    <w:rsid w:val="00A70E3A"/>
    <w:rsid w:val="00A7205F"/>
    <w:rsid w:val="00A730C2"/>
    <w:rsid w:val="00A7383C"/>
    <w:rsid w:val="00A74459"/>
    <w:rsid w:val="00A74465"/>
    <w:rsid w:val="00A7499C"/>
    <w:rsid w:val="00A758FB"/>
    <w:rsid w:val="00A77600"/>
    <w:rsid w:val="00A802A0"/>
    <w:rsid w:val="00A80BAC"/>
    <w:rsid w:val="00A84947"/>
    <w:rsid w:val="00A864F5"/>
    <w:rsid w:val="00A86545"/>
    <w:rsid w:val="00A86AE3"/>
    <w:rsid w:val="00A86C96"/>
    <w:rsid w:val="00A86E31"/>
    <w:rsid w:val="00A9008E"/>
    <w:rsid w:val="00A90511"/>
    <w:rsid w:val="00A90EDE"/>
    <w:rsid w:val="00A90F31"/>
    <w:rsid w:val="00A9150E"/>
    <w:rsid w:val="00A921A0"/>
    <w:rsid w:val="00A92C97"/>
    <w:rsid w:val="00A92E0D"/>
    <w:rsid w:val="00A92F4A"/>
    <w:rsid w:val="00A93ADC"/>
    <w:rsid w:val="00A946C8"/>
    <w:rsid w:val="00A94BB6"/>
    <w:rsid w:val="00A965EF"/>
    <w:rsid w:val="00A96B69"/>
    <w:rsid w:val="00A96DF3"/>
    <w:rsid w:val="00A97292"/>
    <w:rsid w:val="00A9777A"/>
    <w:rsid w:val="00AA0C78"/>
    <w:rsid w:val="00AA1EB9"/>
    <w:rsid w:val="00AA2046"/>
    <w:rsid w:val="00AA2250"/>
    <w:rsid w:val="00AA2916"/>
    <w:rsid w:val="00AA4D45"/>
    <w:rsid w:val="00AA4D5D"/>
    <w:rsid w:val="00AA563D"/>
    <w:rsid w:val="00AA5DE7"/>
    <w:rsid w:val="00AA6FAD"/>
    <w:rsid w:val="00AA7513"/>
    <w:rsid w:val="00AB095D"/>
    <w:rsid w:val="00AB27F3"/>
    <w:rsid w:val="00AB3D73"/>
    <w:rsid w:val="00AB5F1C"/>
    <w:rsid w:val="00AB7BCB"/>
    <w:rsid w:val="00AC07F2"/>
    <w:rsid w:val="00AC2B1C"/>
    <w:rsid w:val="00AC2C02"/>
    <w:rsid w:val="00AC3DAE"/>
    <w:rsid w:val="00AC4A00"/>
    <w:rsid w:val="00AC563E"/>
    <w:rsid w:val="00AC5A4C"/>
    <w:rsid w:val="00AC6181"/>
    <w:rsid w:val="00AC6291"/>
    <w:rsid w:val="00AC69F6"/>
    <w:rsid w:val="00AC6BD0"/>
    <w:rsid w:val="00AC7586"/>
    <w:rsid w:val="00AC7EF5"/>
    <w:rsid w:val="00AD0AB3"/>
    <w:rsid w:val="00AD0B57"/>
    <w:rsid w:val="00AD1697"/>
    <w:rsid w:val="00AD1FAF"/>
    <w:rsid w:val="00AD218C"/>
    <w:rsid w:val="00AD27D2"/>
    <w:rsid w:val="00AD6622"/>
    <w:rsid w:val="00AD677F"/>
    <w:rsid w:val="00AD7460"/>
    <w:rsid w:val="00AD7833"/>
    <w:rsid w:val="00AD7CB5"/>
    <w:rsid w:val="00AE037B"/>
    <w:rsid w:val="00AE03D6"/>
    <w:rsid w:val="00AE0B23"/>
    <w:rsid w:val="00AE1EFD"/>
    <w:rsid w:val="00AE288F"/>
    <w:rsid w:val="00AE3382"/>
    <w:rsid w:val="00AE3D54"/>
    <w:rsid w:val="00AE6C35"/>
    <w:rsid w:val="00AE6E7C"/>
    <w:rsid w:val="00AF07CE"/>
    <w:rsid w:val="00AF222E"/>
    <w:rsid w:val="00AF2AC9"/>
    <w:rsid w:val="00AF2D69"/>
    <w:rsid w:val="00AF4587"/>
    <w:rsid w:val="00AF6558"/>
    <w:rsid w:val="00AF6A75"/>
    <w:rsid w:val="00AF7105"/>
    <w:rsid w:val="00AF7970"/>
    <w:rsid w:val="00AF7CE0"/>
    <w:rsid w:val="00B00BA2"/>
    <w:rsid w:val="00B03F70"/>
    <w:rsid w:val="00B045CC"/>
    <w:rsid w:val="00B0547E"/>
    <w:rsid w:val="00B056BA"/>
    <w:rsid w:val="00B060A4"/>
    <w:rsid w:val="00B0661F"/>
    <w:rsid w:val="00B06F3C"/>
    <w:rsid w:val="00B079D3"/>
    <w:rsid w:val="00B10DD8"/>
    <w:rsid w:val="00B122F6"/>
    <w:rsid w:val="00B149FC"/>
    <w:rsid w:val="00B14A20"/>
    <w:rsid w:val="00B151F8"/>
    <w:rsid w:val="00B1620C"/>
    <w:rsid w:val="00B16E1A"/>
    <w:rsid w:val="00B2060B"/>
    <w:rsid w:val="00B2076B"/>
    <w:rsid w:val="00B2299D"/>
    <w:rsid w:val="00B24F3A"/>
    <w:rsid w:val="00B25026"/>
    <w:rsid w:val="00B25071"/>
    <w:rsid w:val="00B25541"/>
    <w:rsid w:val="00B25847"/>
    <w:rsid w:val="00B25F2E"/>
    <w:rsid w:val="00B260BB"/>
    <w:rsid w:val="00B2797B"/>
    <w:rsid w:val="00B27DA6"/>
    <w:rsid w:val="00B300DC"/>
    <w:rsid w:val="00B341D2"/>
    <w:rsid w:val="00B347C5"/>
    <w:rsid w:val="00B34F5F"/>
    <w:rsid w:val="00B35E7B"/>
    <w:rsid w:val="00B36532"/>
    <w:rsid w:val="00B36619"/>
    <w:rsid w:val="00B37551"/>
    <w:rsid w:val="00B40BC1"/>
    <w:rsid w:val="00B42B27"/>
    <w:rsid w:val="00B4334D"/>
    <w:rsid w:val="00B4353B"/>
    <w:rsid w:val="00B43590"/>
    <w:rsid w:val="00B43974"/>
    <w:rsid w:val="00B43C28"/>
    <w:rsid w:val="00B4483B"/>
    <w:rsid w:val="00B44A2F"/>
    <w:rsid w:val="00B454D7"/>
    <w:rsid w:val="00B47A27"/>
    <w:rsid w:val="00B47B55"/>
    <w:rsid w:val="00B47E23"/>
    <w:rsid w:val="00B50F5E"/>
    <w:rsid w:val="00B51001"/>
    <w:rsid w:val="00B51A4C"/>
    <w:rsid w:val="00B52799"/>
    <w:rsid w:val="00B52946"/>
    <w:rsid w:val="00B539FC"/>
    <w:rsid w:val="00B54787"/>
    <w:rsid w:val="00B54A1D"/>
    <w:rsid w:val="00B55412"/>
    <w:rsid w:val="00B55A6C"/>
    <w:rsid w:val="00B5610F"/>
    <w:rsid w:val="00B567E8"/>
    <w:rsid w:val="00B60787"/>
    <w:rsid w:val="00B607DB"/>
    <w:rsid w:val="00B60A8C"/>
    <w:rsid w:val="00B61361"/>
    <w:rsid w:val="00B66813"/>
    <w:rsid w:val="00B66EEF"/>
    <w:rsid w:val="00B66EF4"/>
    <w:rsid w:val="00B71740"/>
    <w:rsid w:val="00B73DF0"/>
    <w:rsid w:val="00B73EB7"/>
    <w:rsid w:val="00B741F9"/>
    <w:rsid w:val="00B74CC3"/>
    <w:rsid w:val="00B75788"/>
    <w:rsid w:val="00B764C3"/>
    <w:rsid w:val="00B771C9"/>
    <w:rsid w:val="00B82E55"/>
    <w:rsid w:val="00B83996"/>
    <w:rsid w:val="00B8406C"/>
    <w:rsid w:val="00B847DE"/>
    <w:rsid w:val="00B85B6E"/>
    <w:rsid w:val="00B85CF8"/>
    <w:rsid w:val="00B86887"/>
    <w:rsid w:val="00B878D0"/>
    <w:rsid w:val="00B87D92"/>
    <w:rsid w:val="00B90447"/>
    <w:rsid w:val="00B91BFB"/>
    <w:rsid w:val="00B91C0A"/>
    <w:rsid w:val="00B91E13"/>
    <w:rsid w:val="00B938E9"/>
    <w:rsid w:val="00B93E63"/>
    <w:rsid w:val="00B950FF"/>
    <w:rsid w:val="00B95792"/>
    <w:rsid w:val="00B95E88"/>
    <w:rsid w:val="00B9755B"/>
    <w:rsid w:val="00B97708"/>
    <w:rsid w:val="00B977F3"/>
    <w:rsid w:val="00B97B39"/>
    <w:rsid w:val="00BA02DA"/>
    <w:rsid w:val="00BA0DA3"/>
    <w:rsid w:val="00BA2607"/>
    <w:rsid w:val="00BA3B89"/>
    <w:rsid w:val="00BA43B6"/>
    <w:rsid w:val="00BA53DE"/>
    <w:rsid w:val="00BA5A86"/>
    <w:rsid w:val="00BA5C41"/>
    <w:rsid w:val="00BA5E5D"/>
    <w:rsid w:val="00BA6F80"/>
    <w:rsid w:val="00BA796F"/>
    <w:rsid w:val="00BB1004"/>
    <w:rsid w:val="00BB1A17"/>
    <w:rsid w:val="00BB1C55"/>
    <w:rsid w:val="00BB26D9"/>
    <w:rsid w:val="00BB6090"/>
    <w:rsid w:val="00BB6247"/>
    <w:rsid w:val="00BB6BBB"/>
    <w:rsid w:val="00BC0D15"/>
    <w:rsid w:val="00BC12A1"/>
    <w:rsid w:val="00BC1E31"/>
    <w:rsid w:val="00BC2023"/>
    <w:rsid w:val="00BC2D33"/>
    <w:rsid w:val="00BC3635"/>
    <w:rsid w:val="00BC373A"/>
    <w:rsid w:val="00BC7D4C"/>
    <w:rsid w:val="00BD04AC"/>
    <w:rsid w:val="00BD0882"/>
    <w:rsid w:val="00BD0CC5"/>
    <w:rsid w:val="00BD0EEA"/>
    <w:rsid w:val="00BD2B50"/>
    <w:rsid w:val="00BD3687"/>
    <w:rsid w:val="00BD4F0E"/>
    <w:rsid w:val="00BD506C"/>
    <w:rsid w:val="00BD5462"/>
    <w:rsid w:val="00BD57A6"/>
    <w:rsid w:val="00BD64AD"/>
    <w:rsid w:val="00BD6C55"/>
    <w:rsid w:val="00BD6CD5"/>
    <w:rsid w:val="00BD7AB4"/>
    <w:rsid w:val="00BE076E"/>
    <w:rsid w:val="00BE1130"/>
    <w:rsid w:val="00BE2F3F"/>
    <w:rsid w:val="00BE30FD"/>
    <w:rsid w:val="00BE3ACB"/>
    <w:rsid w:val="00BE45E7"/>
    <w:rsid w:val="00BE472D"/>
    <w:rsid w:val="00BE4942"/>
    <w:rsid w:val="00BE674D"/>
    <w:rsid w:val="00BF06F1"/>
    <w:rsid w:val="00BF0901"/>
    <w:rsid w:val="00BF145B"/>
    <w:rsid w:val="00BF1B12"/>
    <w:rsid w:val="00BF1DD7"/>
    <w:rsid w:val="00BF1E75"/>
    <w:rsid w:val="00BF4344"/>
    <w:rsid w:val="00BF5A55"/>
    <w:rsid w:val="00BF657C"/>
    <w:rsid w:val="00BF7855"/>
    <w:rsid w:val="00C004B8"/>
    <w:rsid w:val="00C00A37"/>
    <w:rsid w:val="00C01801"/>
    <w:rsid w:val="00C018F7"/>
    <w:rsid w:val="00C01C46"/>
    <w:rsid w:val="00C0271D"/>
    <w:rsid w:val="00C030DE"/>
    <w:rsid w:val="00C03CE0"/>
    <w:rsid w:val="00C04E44"/>
    <w:rsid w:val="00C06692"/>
    <w:rsid w:val="00C07374"/>
    <w:rsid w:val="00C0790D"/>
    <w:rsid w:val="00C100C6"/>
    <w:rsid w:val="00C10F63"/>
    <w:rsid w:val="00C113CB"/>
    <w:rsid w:val="00C12475"/>
    <w:rsid w:val="00C13EFC"/>
    <w:rsid w:val="00C13F59"/>
    <w:rsid w:val="00C15090"/>
    <w:rsid w:val="00C15B19"/>
    <w:rsid w:val="00C15D78"/>
    <w:rsid w:val="00C166E1"/>
    <w:rsid w:val="00C17E78"/>
    <w:rsid w:val="00C216EC"/>
    <w:rsid w:val="00C2177B"/>
    <w:rsid w:val="00C2613A"/>
    <w:rsid w:val="00C27227"/>
    <w:rsid w:val="00C27263"/>
    <w:rsid w:val="00C278CF"/>
    <w:rsid w:val="00C27B5B"/>
    <w:rsid w:val="00C3064C"/>
    <w:rsid w:val="00C30B6F"/>
    <w:rsid w:val="00C311C9"/>
    <w:rsid w:val="00C31295"/>
    <w:rsid w:val="00C3175A"/>
    <w:rsid w:val="00C336E2"/>
    <w:rsid w:val="00C3393D"/>
    <w:rsid w:val="00C3409C"/>
    <w:rsid w:val="00C34188"/>
    <w:rsid w:val="00C3468A"/>
    <w:rsid w:val="00C346B5"/>
    <w:rsid w:val="00C364A2"/>
    <w:rsid w:val="00C36CFC"/>
    <w:rsid w:val="00C36DB0"/>
    <w:rsid w:val="00C37267"/>
    <w:rsid w:val="00C37483"/>
    <w:rsid w:val="00C37CF9"/>
    <w:rsid w:val="00C37D28"/>
    <w:rsid w:val="00C37D99"/>
    <w:rsid w:val="00C37F9E"/>
    <w:rsid w:val="00C4236A"/>
    <w:rsid w:val="00C42434"/>
    <w:rsid w:val="00C44516"/>
    <w:rsid w:val="00C44979"/>
    <w:rsid w:val="00C44C4D"/>
    <w:rsid w:val="00C4560D"/>
    <w:rsid w:val="00C45D2C"/>
    <w:rsid w:val="00C46279"/>
    <w:rsid w:val="00C4633B"/>
    <w:rsid w:val="00C469F9"/>
    <w:rsid w:val="00C46B85"/>
    <w:rsid w:val="00C46DF0"/>
    <w:rsid w:val="00C47C38"/>
    <w:rsid w:val="00C47E11"/>
    <w:rsid w:val="00C51491"/>
    <w:rsid w:val="00C51943"/>
    <w:rsid w:val="00C5194A"/>
    <w:rsid w:val="00C51A82"/>
    <w:rsid w:val="00C52B9A"/>
    <w:rsid w:val="00C54F45"/>
    <w:rsid w:val="00C55725"/>
    <w:rsid w:val="00C5585B"/>
    <w:rsid w:val="00C55AE4"/>
    <w:rsid w:val="00C55C13"/>
    <w:rsid w:val="00C56ECE"/>
    <w:rsid w:val="00C57A88"/>
    <w:rsid w:val="00C62617"/>
    <w:rsid w:val="00C62B63"/>
    <w:rsid w:val="00C62B6C"/>
    <w:rsid w:val="00C63315"/>
    <w:rsid w:val="00C639AC"/>
    <w:rsid w:val="00C64434"/>
    <w:rsid w:val="00C65160"/>
    <w:rsid w:val="00C65245"/>
    <w:rsid w:val="00C6562D"/>
    <w:rsid w:val="00C66162"/>
    <w:rsid w:val="00C66361"/>
    <w:rsid w:val="00C67198"/>
    <w:rsid w:val="00C674CA"/>
    <w:rsid w:val="00C67BE5"/>
    <w:rsid w:val="00C67DC5"/>
    <w:rsid w:val="00C70B28"/>
    <w:rsid w:val="00C71B8C"/>
    <w:rsid w:val="00C73FD3"/>
    <w:rsid w:val="00C74172"/>
    <w:rsid w:val="00C748C7"/>
    <w:rsid w:val="00C7575A"/>
    <w:rsid w:val="00C75B0C"/>
    <w:rsid w:val="00C7693F"/>
    <w:rsid w:val="00C76F9F"/>
    <w:rsid w:val="00C7751F"/>
    <w:rsid w:val="00C77602"/>
    <w:rsid w:val="00C77CDB"/>
    <w:rsid w:val="00C8258D"/>
    <w:rsid w:val="00C8316F"/>
    <w:rsid w:val="00C843D3"/>
    <w:rsid w:val="00C844E0"/>
    <w:rsid w:val="00C84A59"/>
    <w:rsid w:val="00C84AC6"/>
    <w:rsid w:val="00C86E9E"/>
    <w:rsid w:val="00C8725A"/>
    <w:rsid w:val="00C87E7D"/>
    <w:rsid w:val="00C90863"/>
    <w:rsid w:val="00C9150E"/>
    <w:rsid w:val="00C92E1A"/>
    <w:rsid w:val="00C938EF"/>
    <w:rsid w:val="00C9666D"/>
    <w:rsid w:val="00C97255"/>
    <w:rsid w:val="00C97A74"/>
    <w:rsid w:val="00CA29D3"/>
    <w:rsid w:val="00CA2EB2"/>
    <w:rsid w:val="00CA35D8"/>
    <w:rsid w:val="00CA3C8E"/>
    <w:rsid w:val="00CA4B02"/>
    <w:rsid w:val="00CA5128"/>
    <w:rsid w:val="00CA5E5D"/>
    <w:rsid w:val="00CA66A2"/>
    <w:rsid w:val="00CA770C"/>
    <w:rsid w:val="00CA7A9B"/>
    <w:rsid w:val="00CB03C9"/>
    <w:rsid w:val="00CB0789"/>
    <w:rsid w:val="00CB08D8"/>
    <w:rsid w:val="00CB142A"/>
    <w:rsid w:val="00CB1B71"/>
    <w:rsid w:val="00CB1DC2"/>
    <w:rsid w:val="00CB1EF8"/>
    <w:rsid w:val="00CB3377"/>
    <w:rsid w:val="00CB347C"/>
    <w:rsid w:val="00CB50BD"/>
    <w:rsid w:val="00CB5B68"/>
    <w:rsid w:val="00CB73F2"/>
    <w:rsid w:val="00CC0A9C"/>
    <w:rsid w:val="00CC1F0B"/>
    <w:rsid w:val="00CC2C8C"/>
    <w:rsid w:val="00CC3AB2"/>
    <w:rsid w:val="00CC41AC"/>
    <w:rsid w:val="00CC5733"/>
    <w:rsid w:val="00CC5F68"/>
    <w:rsid w:val="00CC6523"/>
    <w:rsid w:val="00CC6E3F"/>
    <w:rsid w:val="00CC70B2"/>
    <w:rsid w:val="00CC7779"/>
    <w:rsid w:val="00CC7FC9"/>
    <w:rsid w:val="00CD0369"/>
    <w:rsid w:val="00CD0943"/>
    <w:rsid w:val="00CD3A7F"/>
    <w:rsid w:val="00CD437E"/>
    <w:rsid w:val="00CD4619"/>
    <w:rsid w:val="00CD4E37"/>
    <w:rsid w:val="00CD6557"/>
    <w:rsid w:val="00CD6FB7"/>
    <w:rsid w:val="00CD754E"/>
    <w:rsid w:val="00CD7DEB"/>
    <w:rsid w:val="00CE0FDF"/>
    <w:rsid w:val="00CE1779"/>
    <w:rsid w:val="00CE1F20"/>
    <w:rsid w:val="00CE2B22"/>
    <w:rsid w:val="00CE2BDC"/>
    <w:rsid w:val="00CE2F21"/>
    <w:rsid w:val="00CE6C63"/>
    <w:rsid w:val="00CF0292"/>
    <w:rsid w:val="00CF0AA8"/>
    <w:rsid w:val="00CF0C44"/>
    <w:rsid w:val="00CF121C"/>
    <w:rsid w:val="00CF1F68"/>
    <w:rsid w:val="00CF25ED"/>
    <w:rsid w:val="00CF3102"/>
    <w:rsid w:val="00CF3254"/>
    <w:rsid w:val="00CF3312"/>
    <w:rsid w:val="00CF365F"/>
    <w:rsid w:val="00CF4036"/>
    <w:rsid w:val="00CF42DA"/>
    <w:rsid w:val="00CF4D24"/>
    <w:rsid w:val="00CF68B3"/>
    <w:rsid w:val="00CF7091"/>
    <w:rsid w:val="00CF744D"/>
    <w:rsid w:val="00CF7D95"/>
    <w:rsid w:val="00D005A0"/>
    <w:rsid w:val="00D043A4"/>
    <w:rsid w:val="00D045AA"/>
    <w:rsid w:val="00D06BC6"/>
    <w:rsid w:val="00D0712E"/>
    <w:rsid w:val="00D0735D"/>
    <w:rsid w:val="00D10756"/>
    <w:rsid w:val="00D108EE"/>
    <w:rsid w:val="00D111A0"/>
    <w:rsid w:val="00D11487"/>
    <w:rsid w:val="00D1200A"/>
    <w:rsid w:val="00D123CF"/>
    <w:rsid w:val="00D13BA7"/>
    <w:rsid w:val="00D13C7B"/>
    <w:rsid w:val="00D1743D"/>
    <w:rsid w:val="00D17873"/>
    <w:rsid w:val="00D20A84"/>
    <w:rsid w:val="00D20F66"/>
    <w:rsid w:val="00D2218D"/>
    <w:rsid w:val="00D2256B"/>
    <w:rsid w:val="00D23686"/>
    <w:rsid w:val="00D24A04"/>
    <w:rsid w:val="00D24EC4"/>
    <w:rsid w:val="00D25E42"/>
    <w:rsid w:val="00D26A14"/>
    <w:rsid w:val="00D30429"/>
    <w:rsid w:val="00D313DB"/>
    <w:rsid w:val="00D32076"/>
    <w:rsid w:val="00D32B9D"/>
    <w:rsid w:val="00D3432B"/>
    <w:rsid w:val="00D3486E"/>
    <w:rsid w:val="00D34B64"/>
    <w:rsid w:val="00D36D88"/>
    <w:rsid w:val="00D40A94"/>
    <w:rsid w:val="00D41288"/>
    <w:rsid w:val="00D41905"/>
    <w:rsid w:val="00D41DA4"/>
    <w:rsid w:val="00D41FDB"/>
    <w:rsid w:val="00D42277"/>
    <w:rsid w:val="00D43349"/>
    <w:rsid w:val="00D4390B"/>
    <w:rsid w:val="00D43F89"/>
    <w:rsid w:val="00D44EF1"/>
    <w:rsid w:val="00D45102"/>
    <w:rsid w:val="00D45FCB"/>
    <w:rsid w:val="00D46073"/>
    <w:rsid w:val="00D4735F"/>
    <w:rsid w:val="00D47763"/>
    <w:rsid w:val="00D5082D"/>
    <w:rsid w:val="00D514A5"/>
    <w:rsid w:val="00D51657"/>
    <w:rsid w:val="00D51DEC"/>
    <w:rsid w:val="00D51EDD"/>
    <w:rsid w:val="00D522C7"/>
    <w:rsid w:val="00D52C28"/>
    <w:rsid w:val="00D52F64"/>
    <w:rsid w:val="00D533F9"/>
    <w:rsid w:val="00D534EE"/>
    <w:rsid w:val="00D53831"/>
    <w:rsid w:val="00D53E1C"/>
    <w:rsid w:val="00D56364"/>
    <w:rsid w:val="00D56C6A"/>
    <w:rsid w:val="00D57D06"/>
    <w:rsid w:val="00D57DE8"/>
    <w:rsid w:val="00D57E2A"/>
    <w:rsid w:val="00D604DD"/>
    <w:rsid w:val="00D60B6B"/>
    <w:rsid w:val="00D61827"/>
    <w:rsid w:val="00D632F4"/>
    <w:rsid w:val="00D64EF2"/>
    <w:rsid w:val="00D66976"/>
    <w:rsid w:val="00D67AE2"/>
    <w:rsid w:val="00D7017E"/>
    <w:rsid w:val="00D701EF"/>
    <w:rsid w:val="00D70A6B"/>
    <w:rsid w:val="00D71E6E"/>
    <w:rsid w:val="00D726DD"/>
    <w:rsid w:val="00D73671"/>
    <w:rsid w:val="00D73997"/>
    <w:rsid w:val="00D74B89"/>
    <w:rsid w:val="00D7514F"/>
    <w:rsid w:val="00D75430"/>
    <w:rsid w:val="00D76435"/>
    <w:rsid w:val="00D76660"/>
    <w:rsid w:val="00D76CED"/>
    <w:rsid w:val="00D77822"/>
    <w:rsid w:val="00D77950"/>
    <w:rsid w:val="00D80C86"/>
    <w:rsid w:val="00D81585"/>
    <w:rsid w:val="00D82432"/>
    <w:rsid w:val="00D84627"/>
    <w:rsid w:val="00D84A09"/>
    <w:rsid w:val="00D85078"/>
    <w:rsid w:val="00D8637A"/>
    <w:rsid w:val="00D90290"/>
    <w:rsid w:val="00D912AC"/>
    <w:rsid w:val="00D9170D"/>
    <w:rsid w:val="00D91E9E"/>
    <w:rsid w:val="00D9306B"/>
    <w:rsid w:val="00D9320C"/>
    <w:rsid w:val="00D94101"/>
    <w:rsid w:val="00D94B2C"/>
    <w:rsid w:val="00D94EC3"/>
    <w:rsid w:val="00D955C0"/>
    <w:rsid w:val="00D95EDF"/>
    <w:rsid w:val="00D967CD"/>
    <w:rsid w:val="00D97B85"/>
    <w:rsid w:val="00DA1547"/>
    <w:rsid w:val="00DA1BDB"/>
    <w:rsid w:val="00DA244B"/>
    <w:rsid w:val="00DA2934"/>
    <w:rsid w:val="00DA33D7"/>
    <w:rsid w:val="00DA3D6D"/>
    <w:rsid w:val="00DA3F83"/>
    <w:rsid w:val="00DA3F9F"/>
    <w:rsid w:val="00DA4E60"/>
    <w:rsid w:val="00DA5B9E"/>
    <w:rsid w:val="00DA6493"/>
    <w:rsid w:val="00DA7EE2"/>
    <w:rsid w:val="00DB0C25"/>
    <w:rsid w:val="00DB0C99"/>
    <w:rsid w:val="00DB3A71"/>
    <w:rsid w:val="00DB3CDB"/>
    <w:rsid w:val="00DB64B9"/>
    <w:rsid w:val="00DB658C"/>
    <w:rsid w:val="00DB7061"/>
    <w:rsid w:val="00DB7E4F"/>
    <w:rsid w:val="00DC0D77"/>
    <w:rsid w:val="00DC1E99"/>
    <w:rsid w:val="00DC3F46"/>
    <w:rsid w:val="00DC460F"/>
    <w:rsid w:val="00DC4640"/>
    <w:rsid w:val="00DC4D32"/>
    <w:rsid w:val="00DC545F"/>
    <w:rsid w:val="00DC5596"/>
    <w:rsid w:val="00DC69AF"/>
    <w:rsid w:val="00DD0BEA"/>
    <w:rsid w:val="00DD147F"/>
    <w:rsid w:val="00DD20D9"/>
    <w:rsid w:val="00DD24B1"/>
    <w:rsid w:val="00DD2772"/>
    <w:rsid w:val="00DD35B1"/>
    <w:rsid w:val="00DD4CC1"/>
    <w:rsid w:val="00DD50B3"/>
    <w:rsid w:val="00DD5F8A"/>
    <w:rsid w:val="00DD6383"/>
    <w:rsid w:val="00DD696A"/>
    <w:rsid w:val="00DE0099"/>
    <w:rsid w:val="00DE05CC"/>
    <w:rsid w:val="00DE507A"/>
    <w:rsid w:val="00DE5CEC"/>
    <w:rsid w:val="00DE7E80"/>
    <w:rsid w:val="00DF03B3"/>
    <w:rsid w:val="00DF0559"/>
    <w:rsid w:val="00DF1718"/>
    <w:rsid w:val="00DF2429"/>
    <w:rsid w:val="00DF332F"/>
    <w:rsid w:val="00DF3EB6"/>
    <w:rsid w:val="00DF4276"/>
    <w:rsid w:val="00DF43E8"/>
    <w:rsid w:val="00DF4C0E"/>
    <w:rsid w:val="00DF5C84"/>
    <w:rsid w:val="00DF60CA"/>
    <w:rsid w:val="00DF629A"/>
    <w:rsid w:val="00DF6D4D"/>
    <w:rsid w:val="00E00872"/>
    <w:rsid w:val="00E00FD9"/>
    <w:rsid w:val="00E0255A"/>
    <w:rsid w:val="00E02A8A"/>
    <w:rsid w:val="00E02F4B"/>
    <w:rsid w:val="00E03B8B"/>
    <w:rsid w:val="00E03D0A"/>
    <w:rsid w:val="00E04B9C"/>
    <w:rsid w:val="00E05971"/>
    <w:rsid w:val="00E06D0E"/>
    <w:rsid w:val="00E06D36"/>
    <w:rsid w:val="00E07524"/>
    <w:rsid w:val="00E07594"/>
    <w:rsid w:val="00E11C64"/>
    <w:rsid w:val="00E12CD0"/>
    <w:rsid w:val="00E137A1"/>
    <w:rsid w:val="00E13872"/>
    <w:rsid w:val="00E13DAB"/>
    <w:rsid w:val="00E14217"/>
    <w:rsid w:val="00E1438E"/>
    <w:rsid w:val="00E153A0"/>
    <w:rsid w:val="00E154AD"/>
    <w:rsid w:val="00E15CAE"/>
    <w:rsid w:val="00E16508"/>
    <w:rsid w:val="00E17775"/>
    <w:rsid w:val="00E17A0D"/>
    <w:rsid w:val="00E17D32"/>
    <w:rsid w:val="00E218E4"/>
    <w:rsid w:val="00E2191B"/>
    <w:rsid w:val="00E21C10"/>
    <w:rsid w:val="00E22214"/>
    <w:rsid w:val="00E2398A"/>
    <w:rsid w:val="00E23BC4"/>
    <w:rsid w:val="00E252EF"/>
    <w:rsid w:val="00E26A04"/>
    <w:rsid w:val="00E275AD"/>
    <w:rsid w:val="00E27C88"/>
    <w:rsid w:val="00E27E9D"/>
    <w:rsid w:val="00E305D5"/>
    <w:rsid w:val="00E30A44"/>
    <w:rsid w:val="00E32054"/>
    <w:rsid w:val="00E324F3"/>
    <w:rsid w:val="00E327EE"/>
    <w:rsid w:val="00E32B41"/>
    <w:rsid w:val="00E32C02"/>
    <w:rsid w:val="00E32F0A"/>
    <w:rsid w:val="00E34000"/>
    <w:rsid w:val="00E360BC"/>
    <w:rsid w:val="00E3613A"/>
    <w:rsid w:val="00E36C0C"/>
    <w:rsid w:val="00E36D8E"/>
    <w:rsid w:val="00E40A49"/>
    <w:rsid w:val="00E42803"/>
    <w:rsid w:val="00E43456"/>
    <w:rsid w:val="00E4355A"/>
    <w:rsid w:val="00E43E1A"/>
    <w:rsid w:val="00E43E65"/>
    <w:rsid w:val="00E43F67"/>
    <w:rsid w:val="00E45079"/>
    <w:rsid w:val="00E45D96"/>
    <w:rsid w:val="00E4650B"/>
    <w:rsid w:val="00E47006"/>
    <w:rsid w:val="00E47607"/>
    <w:rsid w:val="00E478D7"/>
    <w:rsid w:val="00E5059B"/>
    <w:rsid w:val="00E50BFF"/>
    <w:rsid w:val="00E52B8D"/>
    <w:rsid w:val="00E52C47"/>
    <w:rsid w:val="00E53331"/>
    <w:rsid w:val="00E53E35"/>
    <w:rsid w:val="00E53EA1"/>
    <w:rsid w:val="00E5464E"/>
    <w:rsid w:val="00E54F9E"/>
    <w:rsid w:val="00E55338"/>
    <w:rsid w:val="00E559A7"/>
    <w:rsid w:val="00E559FA"/>
    <w:rsid w:val="00E56AFC"/>
    <w:rsid w:val="00E57D71"/>
    <w:rsid w:val="00E60952"/>
    <w:rsid w:val="00E6120F"/>
    <w:rsid w:val="00E614C7"/>
    <w:rsid w:val="00E61988"/>
    <w:rsid w:val="00E61E2B"/>
    <w:rsid w:val="00E6268B"/>
    <w:rsid w:val="00E6358E"/>
    <w:rsid w:val="00E642E8"/>
    <w:rsid w:val="00E6496D"/>
    <w:rsid w:val="00E65BC6"/>
    <w:rsid w:val="00E65D46"/>
    <w:rsid w:val="00E65DED"/>
    <w:rsid w:val="00E67183"/>
    <w:rsid w:val="00E679E8"/>
    <w:rsid w:val="00E71AEF"/>
    <w:rsid w:val="00E735BA"/>
    <w:rsid w:val="00E73DAE"/>
    <w:rsid w:val="00E73FE7"/>
    <w:rsid w:val="00E7419C"/>
    <w:rsid w:val="00E7434B"/>
    <w:rsid w:val="00E747D4"/>
    <w:rsid w:val="00E76780"/>
    <w:rsid w:val="00E76EB7"/>
    <w:rsid w:val="00E77F3F"/>
    <w:rsid w:val="00E80642"/>
    <w:rsid w:val="00E809D4"/>
    <w:rsid w:val="00E81817"/>
    <w:rsid w:val="00E8181C"/>
    <w:rsid w:val="00E819AC"/>
    <w:rsid w:val="00E822A0"/>
    <w:rsid w:val="00E825AB"/>
    <w:rsid w:val="00E828AA"/>
    <w:rsid w:val="00E829BA"/>
    <w:rsid w:val="00E82BD1"/>
    <w:rsid w:val="00E8342C"/>
    <w:rsid w:val="00E83543"/>
    <w:rsid w:val="00E84D7D"/>
    <w:rsid w:val="00E85891"/>
    <w:rsid w:val="00E85E39"/>
    <w:rsid w:val="00E861E6"/>
    <w:rsid w:val="00E8641E"/>
    <w:rsid w:val="00E868F1"/>
    <w:rsid w:val="00E91FB4"/>
    <w:rsid w:val="00E92046"/>
    <w:rsid w:val="00E93242"/>
    <w:rsid w:val="00E93DAF"/>
    <w:rsid w:val="00E94551"/>
    <w:rsid w:val="00E945A7"/>
    <w:rsid w:val="00E9764C"/>
    <w:rsid w:val="00EA0395"/>
    <w:rsid w:val="00EA0BF6"/>
    <w:rsid w:val="00EA2EAD"/>
    <w:rsid w:val="00EA4F98"/>
    <w:rsid w:val="00EA5678"/>
    <w:rsid w:val="00EA6887"/>
    <w:rsid w:val="00EA7499"/>
    <w:rsid w:val="00EA770A"/>
    <w:rsid w:val="00EB0943"/>
    <w:rsid w:val="00EB0CEF"/>
    <w:rsid w:val="00EB222C"/>
    <w:rsid w:val="00EB254B"/>
    <w:rsid w:val="00EB46F6"/>
    <w:rsid w:val="00EB4E20"/>
    <w:rsid w:val="00EB4FD8"/>
    <w:rsid w:val="00EB5D8D"/>
    <w:rsid w:val="00EB6A92"/>
    <w:rsid w:val="00EB6E90"/>
    <w:rsid w:val="00EB7AC1"/>
    <w:rsid w:val="00EC043C"/>
    <w:rsid w:val="00EC11FD"/>
    <w:rsid w:val="00EC20A2"/>
    <w:rsid w:val="00EC211D"/>
    <w:rsid w:val="00EC3A17"/>
    <w:rsid w:val="00EC48BD"/>
    <w:rsid w:val="00EC4F05"/>
    <w:rsid w:val="00EC50B8"/>
    <w:rsid w:val="00EC5384"/>
    <w:rsid w:val="00EC707D"/>
    <w:rsid w:val="00ED02C1"/>
    <w:rsid w:val="00ED0B2B"/>
    <w:rsid w:val="00ED1A53"/>
    <w:rsid w:val="00ED2225"/>
    <w:rsid w:val="00ED4D1A"/>
    <w:rsid w:val="00ED4FCC"/>
    <w:rsid w:val="00ED53F8"/>
    <w:rsid w:val="00ED5CE7"/>
    <w:rsid w:val="00ED5E8C"/>
    <w:rsid w:val="00ED6BAD"/>
    <w:rsid w:val="00ED6E08"/>
    <w:rsid w:val="00ED771F"/>
    <w:rsid w:val="00EE0590"/>
    <w:rsid w:val="00EE2A82"/>
    <w:rsid w:val="00EE2FCA"/>
    <w:rsid w:val="00EE35B5"/>
    <w:rsid w:val="00EE3914"/>
    <w:rsid w:val="00EE3FB0"/>
    <w:rsid w:val="00EE4A83"/>
    <w:rsid w:val="00EE4DB9"/>
    <w:rsid w:val="00EE525D"/>
    <w:rsid w:val="00EE67C4"/>
    <w:rsid w:val="00EE6A64"/>
    <w:rsid w:val="00EE6BA4"/>
    <w:rsid w:val="00EE6DF6"/>
    <w:rsid w:val="00EF1266"/>
    <w:rsid w:val="00EF187E"/>
    <w:rsid w:val="00EF1DDE"/>
    <w:rsid w:val="00EF2879"/>
    <w:rsid w:val="00EF35A4"/>
    <w:rsid w:val="00EF4E78"/>
    <w:rsid w:val="00EF5095"/>
    <w:rsid w:val="00EF6019"/>
    <w:rsid w:val="00EF7896"/>
    <w:rsid w:val="00EF7D16"/>
    <w:rsid w:val="00EF7DD0"/>
    <w:rsid w:val="00F00667"/>
    <w:rsid w:val="00F00F1A"/>
    <w:rsid w:val="00F041B2"/>
    <w:rsid w:val="00F04B58"/>
    <w:rsid w:val="00F04BD4"/>
    <w:rsid w:val="00F0755A"/>
    <w:rsid w:val="00F1008A"/>
    <w:rsid w:val="00F103D4"/>
    <w:rsid w:val="00F10504"/>
    <w:rsid w:val="00F12036"/>
    <w:rsid w:val="00F12FBF"/>
    <w:rsid w:val="00F135BC"/>
    <w:rsid w:val="00F15241"/>
    <w:rsid w:val="00F1537D"/>
    <w:rsid w:val="00F15BA2"/>
    <w:rsid w:val="00F16FD7"/>
    <w:rsid w:val="00F17F5B"/>
    <w:rsid w:val="00F20636"/>
    <w:rsid w:val="00F20CF9"/>
    <w:rsid w:val="00F215D6"/>
    <w:rsid w:val="00F21694"/>
    <w:rsid w:val="00F240E2"/>
    <w:rsid w:val="00F257AB"/>
    <w:rsid w:val="00F279D2"/>
    <w:rsid w:val="00F30E41"/>
    <w:rsid w:val="00F3105F"/>
    <w:rsid w:val="00F315E0"/>
    <w:rsid w:val="00F32B2D"/>
    <w:rsid w:val="00F335BA"/>
    <w:rsid w:val="00F33BD0"/>
    <w:rsid w:val="00F34BEC"/>
    <w:rsid w:val="00F34F79"/>
    <w:rsid w:val="00F35385"/>
    <w:rsid w:val="00F358F1"/>
    <w:rsid w:val="00F35E31"/>
    <w:rsid w:val="00F3621E"/>
    <w:rsid w:val="00F36CCF"/>
    <w:rsid w:val="00F377D3"/>
    <w:rsid w:val="00F4007B"/>
    <w:rsid w:val="00F4025F"/>
    <w:rsid w:val="00F4384F"/>
    <w:rsid w:val="00F43D4C"/>
    <w:rsid w:val="00F4482E"/>
    <w:rsid w:val="00F455D9"/>
    <w:rsid w:val="00F459D2"/>
    <w:rsid w:val="00F52340"/>
    <w:rsid w:val="00F54CE5"/>
    <w:rsid w:val="00F54D44"/>
    <w:rsid w:val="00F5529D"/>
    <w:rsid w:val="00F5560D"/>
    <w:rsid w:val="00F561C5"/>
    <w:rsid w:val="00F565D9"/>
    <w:rsid w:val="00F56A96"/>
    <w:rsid w:val="00F572F6"/>
    <w:rsid w:val="00F60370"/>
    <w:rsid w:val="00F635BF"/>
    <w:rsid w:val="00F64AAB"/>
    <w:rsid w:val="00F64FC5"/>
    <w:rsid w:val="00F65615"/>
    <w:rsid w:val="00F6649F"/>
    <w:rsid w:val="00F667AF"/>
    <w:rsid w:val="00F66A2A"/>
    <w:rsid w:val="00F6702B"/>
    <w:rsid w:val="00F6730C"/>
    <w:rsid w:val="00F67A9C"/>
    <w:rsid w:val="00F70372"/>
    <w:rsid w:val="00F70F4E"/>
    <w:rsid w:val="00F71113"/>
    <w:rsid w:val="00F726CD"/>
    <w:rsid w:val="00F73798"/>
    <w:rsid w:val="00F7441E"/>
    <w:rsid w:val="00F7498E"/>
    <w:rsid w:val="00F74CA2"/>
    <w:rsid w:val="00F75AB9"/>
    <w:rsid w:val="00F76C5A"/>
    <w:rsid w:val="00F76D94"/>
    <w:rsid w:val="00F77642"/>
    <w:rsid w:val="00F80114"/>
    <w:rsid w:val="00F82196"/>
    <w:rsid w:val="00F83FEB"/>
    <w:rsid w:val="00F84682"/>
    <w:rsid w:val="00F85260"/>
    <w:rsid w:val="00F85FC0"/>
    <w:rsid w:val="00F86181"/>
    <w:rsid w:val="00F86972"/>
    <w:rsid w:val="00F90038"/>
    <w:rsid w:val="00F930D1"/>
    <w:rsid w:val="00F93C11"/>
    <w:rsid w:val="00F952CF"/>
    <w:rsid w:val="00F95E65"/>
    <w:rsid w:val="00F95E9B"/>
    <w:rsid w:val="00F96DD8"/>
    <w:rsid w:val="00F97419"/>
    <w:rsid w:val="00F97B9D"/>
    <w:rsid w:val="00FA03AD"/>
    <w:rsid w:val="00FA067D"/>
    <w:rsid w:val="00FA1C34"/>
    <w:rsid w:val="00FA1F8D"/>
    <w:rsid w:val="00FA2AFF"/>
    <w:rsid w:val="00FA3435"/>
    <w:rsid w:val="00FA68EB"/>
    <w:rsid w:val="00FA6B79"/>
    <w:rsid w:val="00FA71F9"/>
    <w:rsid w:val="00FA7A50"/>
    <w:rsid w:val="00FA7C36"/>
    <w:rsid w:val="00FA7C97"/>
    <w:rsid w:val="00FB0A67"/>
    <w:rsid w:val="00FB0ECC"/>
    <w:rsid w:val="00FB105F"/>
    <w:rsid w:val="00FB1477"/>
    <w:rsid w:val="00FB2C38"/>
    <w:rsid w:val="00FB3FC0"/>
    <w:rsid w:val="00FB4CA1"/>
    <w:rsid w:val="00FB5DBE"/>
    <w:rsid w:val="00FB7022"/>
    <w:rsid w:val="00FC00DA"/>
    <w:rsid w:val="00FC18D1"/>
    <w:rsid w:val="00FC1D68"/>
    <w:rsid w:val="00FC264E"/>
    <w:rsid w:val="00FC296A"/>
    <w:rsid w:val="00FC3F8E"/>
    <w:rsid w:val="00FC42D5"/>
    <w:rsid w:val="00FC564C"/>
    <w:rsid w:val="00FC5650"/>
    <w:rsid w:val="00FC614E"/>
    <w:rsid w:val="00FD13A5"/>
    <w:rsid w:val="00FD2837"/>
    <w:rsid w:val="00FD3AC6"/>
    <w:rsid w:val="00FD3C02"/>
    <w:rsid w:val="00FD41C6"/>
    <w:rsid w:val="00FD4437"/>
    <w:rsid w:val="00FD4EA7"/>
    <w:rsid w:val="00FD6413"/>
    <w:rsid w:val="00FD6608"/>
    <w:rsid w:val="00FD6AE9"/>
    <w:rsid w:val="00FD6BD4"/>
    <w:rsid w:val="00FD7117"/>
    <w:rsid w:val="00FD73EB"/>
    <w:rsid w:val="00FD7DC3"/>
    <w:rsid w:val="00FD7E51"/>
    <w:rsid w:val="00FE2738"/>
    <w:rsid w:val="00FE288E"/>
    <w:rsid w:val="00FE36D7"/>
    <w:rsid w:val="00FE55B8"/>
    <w:rsid w:val="00FE5CC0"/>
    <w:rsid w:val="00FE6963"/>
    <w:rsid w:val="00FF0352"/>
    <w:rsid w:val="00FF0355"/>
    <w:rsid w:val="00FF101B"/>
    <w:rsid w:val="00FF12D1"/>
    <w:rsid w:val="00FF1FAC"/>
    <w:rsid w:val="00FF29C6"/>
    <w:rsid w:val="00FF329F"/>
    <w:rsid w:val="00FF4016"/>
    <w:rsid w:val="00FF5D75"/>
    <w:rsid w:val="00FF68AC"/>
    <w:rsid w:val="00FF7596"/>
    <w:rsid w:val="00FF7D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F73348"/>
  <w15:docId w15:val="{347730DC-F7F2-FF47-AE2C-4C5F442E6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2EAD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678F3"/>
    <w:pPr>
      <w:jc w:val="center"/>
      <w:outlineLvl w:val="0"/>
    </w:pPr>
    <w:rPr>
      <w:rFonts w:ascii="Calibri" w:hAnsi="Calibri" w:cs="Calibri"/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F2D9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5F2D92"/>
  </w:style>
  <w:style w:type="paragraph" w:styleId="Footer">
    <w:name w:val="footer"/>
    <w:basedOn w:val="Normal"/>
    <w:link w:val="FooterChar"/>
    <w:uiPriority w:val="99"/>
    <w:unhideWhenUsed/>
    <w:rsid w:val="005F2D9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5F2D92"/>
  </w:style>
  <w:style w:type="paragraph" w:styleId="ListParagraph">
    <w:name w:val="List Paragraph"/>
    <w:basedOn w:val="Normal"/>
    <w:uiPriority w:val="34"/>
    <w:qFormat/>
    <w:rsid w:val="001D3DC3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65E2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65E2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6B3A5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811EFD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semiHidden/>
    <w:unhideWhenUsed/>
    <w:rsid w:val="00F974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7419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74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74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7419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AC4A00"/>
  </w:style>
  <w:style w:type="paragraph" w:styleId="Revision">
    <w:name w:val="Revision"/>
    <w:hidden/>
    <w:uiPriority w:val="99"/>
    <w:semiHidden/>
    <w:rsid w:val="00460608"/>
  </w:style>
  <w:style w:type="character" w:styleId="Hyperlink">
    <w:name w:val="Hyperlink"/>
    <w:basedOn w:val="DefaultParagraphFont"/>
    <w:uiPriority w:val="99"/>
    <w:unhideWhenUsed/>
    <w:rsid w:val="00102E9F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02E9F"/>
    <w:rPr>
      <w:color w:val="605E5C"/>
      <w:shd w:val="clear" w:color="auto" w:fill="E1DFDD"/>
    </w:rPr>
  </w:style>
  <w:style w:type="character" w:customStyle="1" w:styleId="a">
    <w:name w:val="_"/>
    <w:basedOn w:val="DefaultParagraphFont"/>
    <w:rsid w:val="00B90447"/>
  </w:style>
  <w:style w:type="character" w:customStyle="1" w:styleId="Heading1Char">
    <w:name w:val="Heading 1 Char"/>
    <w:basedOn w:val="DefaultParagraphFont"/>
    <w:link w:val="Heading1"/>
    <w:uiPriority w:val="9"/>
    <w:rsid w:val="009678F3"/>
    <w:rPr>
      <w:rFonts w:ascii="Calibri" w:eastAsia="Times New Roman" w:hAnsi="Calibri" w:cs="Calibri"/>
      <w:b/>
      <w:bCs/>
      <w:sz w:val="22"/>
      <w:szCs w:val="22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5F2FBA"/>
  </w:style>
  <w:style w:type="character" w:styleId="FollowedHyperlink">
    <w:name w:val="FollowedHyperlink"/>
    <w:basedOn w:val="DefaultParagraphFont"/>
    <w:uiPriority w:val="99"/>
    <w:semiHidden/>
    <w:unhideWhenUsed/>
    <w:rsid w:val="009730B2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E2270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701AA1"/>
    <w:rPr>
      <w:rFonts w:ascii="Times New Roman" w:eastAsia="Times New Roman" w:hAnsi="Times New Roman" w:cs="Times New Roman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E50B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91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03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9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09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6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7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76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91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738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09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6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98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2716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0376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5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0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10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681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365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34850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630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594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9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6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460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5768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349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6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72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53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826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16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5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5056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65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341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781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2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972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1583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2452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979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27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37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014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692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1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60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02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8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532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42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2284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119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96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792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464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517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856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173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66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091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33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852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70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06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375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566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037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732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777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88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44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7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745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24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9990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739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449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52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714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97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318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915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563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31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2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21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4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4495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616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40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6092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1348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363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380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9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13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02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23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322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678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89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042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4133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641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0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7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56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47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6479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226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721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4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45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10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49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37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335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31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87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35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62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51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448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4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53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73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2904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7617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943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1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766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69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47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3846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981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905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171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0918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029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44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416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666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124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52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244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7026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645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33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859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64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456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516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490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62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704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036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45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627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641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131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487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4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239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2834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778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93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7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7244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99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3504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926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580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227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125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8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2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0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9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6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31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2867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745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613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7004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449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181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00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8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31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320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577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13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71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4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532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87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487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023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31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8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367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086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150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990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997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416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5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67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12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0348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625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38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648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6923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109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2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29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31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985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3.jpeg"/><Relationship Id="rId39" Type="http://schemas.openxmlformats.org/officeDocument/2006/relationships/image" Target="media/image26.jpeg"/><Relationship Id="rId21" Type="http://schemas.openxmlformats.org/officeDocument/2006/relationships/footer" Target="footer2.xml"/><Relationship Id="rId34" Type="http://schemas.openxmlformats.org/officeDocument/2006/relationships/image" Target="media/image21.jpeg"/><Relationship Id="rId42" Type="http://schemas.openxmlformats.org/officeDocument/2006/relationships/header" Target="header5.xml"/><Relationship Id="rId47" Type="http://schemas.openxmlformats.org/officeDocument/2006/relationships/image" Target="media/image31.jpeg"/><Relationship Id="rId50" Type="http://schemas.openxmlformats.org/officeDocument/2006/relationships/image" Target="media/image34.jpeg"/><Relationship Id="rId55" Type="http://schemas.openxmlformats.org/officeDocument/2006/relationships/image" Target="media/image39.jpe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9" Type="http://schemas.openxmlformats.org/officeDocument/2006/relationships/image" Target="media/image16.jpeg"/><Relationship Id="rId11" Type="http://schemas.openxmlformats.org/officeDocument/2006/relationships/image" Target="media/image1.jpeg"/><Relationship Id="rId24" Type="http://schemas.openxmlformats.org/officeDocument/2006/relationships/image" Target="media/image11.jpeg"/><Relationship Id="rId32" Type="http://schemas.openxmlformats.org/officeDocument/2006/relationships/image" Target="media/image19.jpeg"/><Relationship Id="rId37" Type="http://schemas.openxmlformats.org/officeDocument/2006/relationships/image" Target="media/image24.jpeg"/><Relationship Id="rId40" Type="http://schemas.openxmlformats.org/officeDocument/2006/relationships/image" Target="media/image27.jpeg"/><Relationship Id="rId45" Type="http://schemas.openxmlformats.org/officeDocument/2006/relationships/image" Target="media/image29.jpeg"/><Relationship Id="rId53" Type="http://schemas.openxmlformats.org/officeDocument/2006/relationships/image" Target="media/image37.jpe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4.jpeg"/><Relationship Id="rId22" Type="http://schemas.openxmlformats.org/officeDocument/2006/relationships/image" Target="media/image9.jpeg"/><Relationship Id="rId27" Type="http://schemas.openxmlformats.org/officeDocument/2006/relationships/image" Target="media/image14.jpeg"/><Relationship Id="rId30" Type="http://schemas.openxmlformats.org/officeDocument/2006/relationships/image" Target="media/image17.jpeg"/><Relationship Id="rId35" Type="http://schemas.openxmlformats.org/officeDocument/2006/relationships/image" Target="media/image22.jpeg"/><Relationship Id="rId43" Type="http://schemas.openxmlformats.org/officeDocument/2006/relationships/header" Target="header6.xml"/><Relationship Id="rId48" Type="http://schemas.openxmlformats.org/officeDocument/2006/relationships/image" Target="media/image32.jpeg"/><Relationship Id="rId56" Type="http://schemas.openxmlformats.org/officeDocument/2006/relationships/image" Target="media/image40.jpeg"/><Relationship Id="rId8" Type="http://schemas.openxmlformats.org/officeDocument/2006/relationships/header" Target="header1.xml"/><Relationship Id="rId51" Type="http://schemas.openxmlformats.org/officeDocument/2006/relationships/image" Target="media/image35.jpe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2.jpeg"/><Relationship Id="rId33" Type="http://schemas.openxmlformats.org/officeDocument/2006/relationships/image" Target="media/image20.jpeg"/><Relationship Id="rId38" Type="http://schemas.openxmlformats.org/officeDocument/2006/relationships/image" Target="media/image25.jpeg"/><Relationship Id="rId46" Type="http://schemas.openxmlformats.org/officeDocument/2006/relationships/image" Target="media/image30.jpeg"/><Relationship Id="rId20" Type="http://schemas.openxmlformats.org/officeDocument/2006/relationships/header" Target="header4.xml"/><Relationship Id="rId41" Type="http://schemas.openxmlformats.org/officeDocument/2006/relationships/image" Target="media/image28.jpeg"/><Relationship Id="rId54" Type="http://schemas.openxmlformats.org/officeDocument/2006/relationships/image" Target="media/image38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jpeg"/><Relationship Id="rId23" Type="http://schemas.openxmlformats.org/officeDocument/2006/relationships/image" Target="media/image10.jpeg"/><Relationship Id="rId28" Type="http://schemas.openxmlformats.org/officeDocument/2006/relationships/image" Target="media/image15.jpeg"/><Relationship Id="rId36" Type="http://schemas.openxmlformats.org/officeDocument/2006/relationships/image" Target="media/image23.jpeg"/><Relationship Id="rId49" Type="http://schemas.openxmlformats.org/officeDocument/2006/relationships/image" Target="media/image33.jpeg"/><Relationship Id="rId57" Type="http://schemas.openxmlformats.org/officeDocument/2006/relationships/fontTable" Target="fontTable.xml"/><Relationship Id="rId10" Type="http://schemas.openxmlformats.org/officeDocument/2006/relationships/footer" Target="footer1.xml"/><Relationship Id="rId31" Type="http://schemas.openxmlformats.org/officeDocument/2006/relationships/image" Target="media/image18.jpeg"/><Relationship Id="rId44" Type="http://schemas.openxmlformats.org/officeDocument/2006/relationships/footer" Target="footer3.xml"/><Relationship Id="rId52" Type="http://schemas.openxmlformats.org/officeDocument/2006/relationships/image" Target="media/image3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FCD4F0C-2651-4EF1-BAD1-FA453AD9A9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11</Pages>
  <Words>1798</Words>
  <Characters>10253</Characters>
  <Application>Microsoft Office Word</Application>
  <DocSecurity>0</DocSecurity>
  <Lines>85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0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Sarah Kuhn</cp:lastModifiedBy>
  <cp:revision>96</cp:revision>
  <cp:lastPrinted>2020-07-22T11:18:00Z</cp:lastPrinted>
  <dcterms:created xsi:type="dcterms:W3CDTF">2020-11-05T18:59:00Z</dcterms:created>
  <dcterms:modified xsi:type="dcterms:W3CDTF">2021-03-05T1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old-doi-prefix</vt:lpwstr>
  </property>
  <property fmtid="{D5CDD505-2E9C-101B-9397-08002B2CF9AE}" pid="7" name="Mendeley Recent Style Name 2_1">
    <vt:lpwstr>American Psychological Association 6th edition ("doi:" DOI prefix)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s://csl.mendeley.com/styles/569476991/VancouverPLOSONE</vt:lpwstr>
  </property>
  <property fmtid="{D5CDD505-2E9C-101B-9397-08002B2CF9AE}" pid="21" name="Mendeley Recent Style Name 9_1">
    <vt:lpwstr>VancouverPLOSON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65628a1-ae72-3cc0-90cb-dfe9c9ec868d</vt:lpwstr>
  </property>
  <property fmtid="{D5CDD505-2E9C-101B-9397-08002B2CF9AE}" pid="24" name="Mendeley Citation Style_1">
    <vt:lpwstr>http://www.zotero.org/styles/apa-old-doi-prefix</vt:lpwstr>
  </property>
</Properties>
</file>